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ill be defined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comparative analysis </w:t>
      </w:r>
      <w:proofErr w:type="gramStart"/>
      <w:r w:rsidRPr="00592D74">
        <w:rPr>
          <w:rFonts w:asciiTheme="majorBidi" w:eastAsia="Times New Roman" w:hAnsiTheme="majorBidi" w:cstheme="majorBidi"/>
          <w:sz w:val="24"/>
          <w:szCs w:val="24"/>
          <w:lang w:bidi="en-US"/>
        </w:rPr>
        <w:t>are</w:t>
      </w:r>
      <w:proofErr w:type="gramEnd"/>
      <w:r w:rsidRPr="00592D74">
        <w:rPr>
          <w:rFonts w:asciiTheme="majorBidi" w:eastAsia="Times New Roman" w:hAnsiTheme="majorBidi" w:cstheme="majorBidi"/>
          <w:sz w:val="24"/>
          <w:szCs w:val="24"/>
          <w:lang w:bidi="en-US"/>
        </w:rPr>
        <w:t xml:space="preserve"> presented in Section 5.4. Next, Section 5.5 will describe the implementation results, accuracy measurement and comparative analysis. The evaluation and analysis result on malware classification are presented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4E41D8" w:rsidRPr="00C95704" w:rsidRDefault="004E41D8"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4E41D8" w:rsidRPr="00C95704" w:rsidRDefault="004E41D8"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4E41D8" w:rsidRPr="00C95704" w:rsidRDefault="004E41D8"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4E41D8" w:rsidRPr="00C95704" w:rsidRDefault="004E41D8"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4E41D8" w:rsidRPr="00C95704" w:rsidRDefault="004E41D8"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4E41D8" w:rsidRPr="00C95704" w:rsidRDefault="004E41D8" w:rsidP="00BF72B8">
                              <w:pPr>
                                <w:jc w:val="center"/>
                                <w:rPr>
                                  <w:sz w:val="14"/>
                                  <w:szCs w:val="14"/>
                                </w:rPr>
                              </w:pPr>
                              <w:r w:rsidRPr="00C95704">
                                <w:rPr>
                                  <w:sz w:val="14"/>
                                  <w:szCs w:val="14"/>
                                </w:rPr>
                                <w:t>SIMULATION DETAILS</w:t>
                              </w:r>
                            </w:p>
                            <w:p w14:paraId="19936B23" w14:textId="77777777" w:rsidR="004E41D8" w:rsidRPr="001115B6" w:rsidRDefault="004E41D8"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4E41D8" w:rsidRPr="00C95704" w:rsidRDefault="004E41D8"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4E41D8" w:rsidRPr="001115B6" w:rsidRDefault="004E41D8" w:rsidP="00BF72B8">
                              <w:pPr>
                                <w:pStyle w:val="NormalWeb"/>
                                <w:spacing w:after="200" w:line="276" w:lineRule="auto"/>
                                <w:jc w:val="center"/>
                              </w:pPr>
                              <w:r w:rsidRPr="00C95704">
                                <w:rPr>
                                  <w:sz w:val="14"/>
                                  <w:szCs w:val="14"/>
                                </w:rPr>
                                <w:t>Simulation Parameters and Performance Metrics</w:t>
                              </w:r>
                            </w:p>
                            <w:p w14:paraId="50F65A08" w14:textId="77777777" w:rsidR="004E41D8" w:rsidRPr="001115B6" w:rsidRDefault="004E41D8" w:rsidP="00BF72B8">
                              <w:pPr>
                                <w:pStyle w:val="NormalWeb"/>
                                <w:spacing w:after="200" w:line="276" w:lineRule="auto"/>
                                <w:jc w:val="center"/>
                              </w:pPr>
                            </w:p>
                            <w:p w14:paraId="15E8C066" w14:textId="77777777" w:rsidR="004E41D8" w:rsidRPr="001115B6" w:rsidRDefault="004E41D8"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D54E0D2" id="Group_x0020_328" o:spid="_x0000_s1026" style="position:absolute;left:0;text-align:left;margin-left:39.4pt;margin-top:-461.15pt;width:267.15pt;height:482.25pt;z-index:251658240" coordorigin=",457201" coordsize="3392805,612457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_x0020_Arrow_x0020_329" o:spid="_x0000_s1027" type="#_x0000_t67" style="position:absolute;left:1590675;top:478155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Z/0FwwAA&#10;ANwAAAAPAAAAZHJzL2Rvd25yZXYueG1sRI/RasJAFETfhf7DcgXfzMZIpUldRYRCX0TUfsAle03W&#10;Zu/G7DbGv3cLgo/DzJxhluvBNqKnzhvHCmZJCoK4dNpwpeDn9DX9AOEDssbGMSm4k4f16m20xEK7&#10;Gx+oP4ZKRAj7AhXUIbSFlL6syaJPXEscvbPrLIYou0rqDm8RbhuZpelCWjQcF2psaVtT+Xv8swpa&#10;szFyd0nl3r3T9lKeruf8ikpNxsPmE0SgIbzCz/a3VjDPcvg/E4+AXD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Z/0FwwAAANwAAAAPAAAAAAAAAAAAAAAAAJcCAABkcnMvZG93&#10;bnJldi54bWxQSwUGAAAAAAQABAD1AAAAhwMAAAAA&#10;" adj="15330" fillcolor="windowText" strokecolor="#4f81bd" strokeweight=".25pt"/>
                <v:group id="Group_x0020_330" o:spid="_x0000_s1028" style="position:absolute;top:457201;width:3392805;height:3543299" coordorigin=",457201" coordsize="3392805,354329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bD4AwQAAANwAAAAPAAAAZHJzL2Rvd25yZXYueG1sRE9Ni8IwEL0L+x/CLHjT&#10;tBYX6RpFRMWDCKuC7G1oxrbYTEoT2/rvzUHw+Hjf82VvKtFS40rLCuJxBII4s7rkXMHlvB3NQDiP&#10;rLGyTAqe5GC5+BrMMdW24z9qTz4XIYRdigoK7+tUSpcVZNCNbU0cuJttDPoAm1zqBrsQbio5iaIf&#10;abDk0FBgTeuCsvvpYRTsOuxWSbxpD/fb+vl/nh6vh5iUGn73q18Qnnr/Eb/de60gScL8cCYcAbl4&#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AobD4AwQAAANwAAAAPAAAA&#10;AAAAAAAAAAAAAKkCAABkcnMvZG93bnJldi54bWxQSwUGAAAAAAQABAD6AAAAlwMAAAAA&#10;">
                  <v:rect id="Rectangle_x0020_331" o:spid="_x0000_s1029" style="position:absolute;top:2228850;width:3392805;height:17716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3NC0xgAA&#10;ANwAAAAPAAAAZHJzL2Rvd25yZXYueG1sRI9Ba8JAFITvhf6H5RV6qxuNiIluQi0VvIhovfT2mn0m&#10;odm3aXY1aX+9Kwg9DjPzDbPMB9OIC3WutqxgPIpAEBdW11wqOH6sX+YgnEfW2FgmBb/kIM8eH5aY&#10;atvzni4HX4oAYZeigsr7NpXSFRUZdCPbEgfvZDuDPsiulLrDPsBNIydRNJMGaw4LFbb0VlHxfTgb&#10;BZ/HJO5/3u2XT8ptYZPVbjr/k0o9Pw2vCxCeBv8fvrc3WkEcj+F2JhwBmV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3NC0xgAAANwAAAAPAAAAAAAAAAAAAAAAAJcCAABkcnMv&#10;ZG93bnJldi54bWxQSwUGAAAAAAQABAD1AAAAigMAAAAA&#10;" fillcolor="#c6d9f1" strokecolor="windowText" strokeweight="2.25pt"/>
                  <v:shapetype id="_x0000_t202" coordsize="21600,21600" o:spt="202" path="m0,0l0,21600,21600,21600,21600,0xe">
                    <v:stroke joinstyle="miter"/>
                    <v:path gradientshapeok="t" o:connecttype="rect"/>
                  </v:shapetype>
                  <v:shape id="Text_x0020_Box_x0020_333" o:spid="_x0000_s1030" type="#_x0000_t202" style="position:absolute;left:504824;top:457201;width:2671826;height:514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vJbJxQAA&#10;ANwAAAAPAAAAZHJzL2Rvd25yZXYueG1sRI9Ba8JAFITvBf/D8gRvdWMDpURXUUHUgwe16vWRfSbR&#10;7Nt0d2vSf98VCj0OM/MNM5l1phYPcr6yrGA0TEAQ51ZXXCj4PK5eP0D4gKyxtkwKfsjDbNp7mWCm&#10;bct7ehxCISKEfYYKyhCaTEqfl2TQD21DHL2rdQZDlK6Q2mEb4aaWb0nyLg1WHBdKbGhZUn4/fBsF&#10;uTuevha33dbP7/K03F7W7Xm3VmrQ7+ZjEIG68B/+a2+0gjRN4XkmHgE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C8lsnFAAAA3AAAAA8AAAAAAAAAAAAAAAAAlwIAAGRycy9k&#10;b3ducmV2LnhtbFBLBQYAAAAABAAEAPUAAACJAwAAAAA=&#10;" fillcolor="window" strokeweight="2pt">
                    <v:textbox>
                      <w:txbxContent>
                        <w:p w14:paraId="7DE8958E" w14:textId="77777777" w:rsidR="004E41D8" w:rsidRPr="00C95704" w:rsidRDefault="004E41D8" w:rsidP="00BF72B8">
                          <w:pPr>
                            <w:rPr>
                              <w:sz w:val="14"/>
                              <w:szCs w:val="14"/>
                            </w:rPr>
                          </w:pPr>
                        </w:p>
                      </w:txbxContent>
                    </v:textbox>
                  </v:shape>
                  <v:shape id="Down_x0020_Arrow_x0020_334" o:spid="_x0000_s1031" type="#_x0000_t67" style="position:absolute;left:1581150;top:981075;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v8RGxAAA&#10;ANwAAAAPAAAAZHJzL2Rvd25yZXYueG1sRI/BasMwEETvgfyD2EBviZy4La1jJQRDoJdSmvQDFmtj&#10;y7FWjqXY7t9XhUKPw8y8YfL9ZFsxUO+NYwXrVQKCuHTacKXg63xcvoDwAVlj65gUfJOH/W4+yzHT&#10;buRPGk6hEhHCPkMFdQhdJqUva7LoV64jjt7F9RZDlH0ldY9jhNtWbpLkWVo0HBdq7Kioqbye7lZB&#10;Zw5GvjeJ/HBPVDTl+XZ5vaFSD4vpsAURaAr/4b/2m1aQpo/weyYeAb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r/ERsQAAADcAAAADwAAAAAAAAAAAAAAAACXAgAAZHJzL2Rv&#10;d25yZXYueG1sUEsFBgAAAAAEAAQA9QAAAIgDAAAAAA==&#10;" adj="15330" fillcolor="windowText" strokecolor="#4f81bd" strokeweight=".25pt"/>
                  <v:shape id="Text_x0020_Box_x0020_340" o:spid="_x0000_s1032" type="#_x0000_t202" style="position:absolute;left:447675;top:1438275;width:2418080;height:333509;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WV/wwAA&#10;ANwAAAAPAAAAZHJzL2Rvd25yZXYueG1sRE/Pa8IwFL4L+x/CG3gRTdUypTPKFGQKMlj1sOOjeTZl&#10;zUtpYu3+e3MQdvz4fq82va1FR62vHCuYThIQxIXTFZcKLuf9eAnCB2SNtWNS8EceNuuXwQoz7e78&#10;TV0eShFD2GeowITQZFL6wpBFP3ENceSurrUYImxLqVu8x3Bby1mSvEmLFccGgw3tDBW/+c0quM7P&#10;J/M53S7Sbn9MR19l8bO1J6WGr/3HO4hAffgXP90HrWCexvnxTDwCcv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WV/wwAAANwAAAAPAAAAAAAAAAAAAAAAAJcCAABkcnMvZG93&#10;bnJldi54bWxQSwUGAAAAAAQABAD1AAAAhwMAAAAA&#10;" fillcolor="window" strokeweight="2pt">
                    <v:textbox>
                      <w:txbxContent>
                        <w:p w14:paraId="4BC0C85E" w14:textId="77777777" w:rsidR="004E41D8" w:rsidRPr="00C95704" w:rsidRDefault="004E41D8" w:rsidP="00BF72B8">
                          <w:pPr>
                            <w:spacing w:line="240" w:lineRule="auto"/>
                            <w:jc w:val="center"/>
                            <w:rPr>
                              <w:sz w:val="14"/>
                              <w:szCs w:val="14"/>
                            </w:rPr>
                          </w:pPr>
                          <w:r w:rsidRPr="00C95704">
                            <w:rPr>
                              <w:sz w:val="14"/>
                              <w:szCs w:val="14"/>
                            </w:rPr>
                            <w:t>SIMULATION</w:t>
                          </w:r>
                        </w:p>
                      </w:txbxContent>
                    </v:textbox>
                  </v:shape>
                  <v:shape id="Down_x0020_Arrow_x0020_341" o:spid="_x0000_s1033" type="#_x0000_t67" style="position:absolute;left:1581150;top:177165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zhSjxAAA&#10;ANwAAAAPAAAAZHJzL2Rvd25yZXYueG1sRI/BasMwEETvgf6D2EJviZymKa1jJRhDoJdSYvcDFmtj&#10;y7FWjqUm7t9XhUCOw8y8YbLdZHtxodEbxwqWiwQEce204UbBd7Wfv4HwAVlj75gU/JKH3fZhlmGq&#10;3ZUPdClDIyKEfYoK2hCGVEpft2TRL9xAHL2jGy2GKMdG6hGvEW57+Zwkr9Ki4bjQ4kBFS/Wp/LEK&#10;BpMb+dkl8sutqejq6nx8P6NST49TvgERaAr38K39oRWsXpbwfyYeAbn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4s4Uo8QAAADcAAAADwAAAAAAAAAAAAAAAACXAgAAZHJzL2Rv&#10;d25yZXYueG1sUEsFBgAAAAAEAAQA9QAAAIgDAAAAAA==&#10;" adj="15330" fillcolor="windowText" strokecolor="#4f81bd" strokeweight=".25pt"/>
                  <v:shape id="Text_x0020_Box_x0020_2" o:spid="_x0000_s1034" type="#_x0000_t202" style="position:absolute;left:504825;top:2400300;width:2428875;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4NDrxgAA&#10;ANwAAAAPAAAAZHJzL2Rvd25yZXYueG1sRI9bawIxFITfC/0P4Qh9Kd1sVbysRimFir5ZLe3rYXP2&#10;gpuTbZKu6783gtDHYWa+YZbr3jSiI+drywpekxQEcW51zaWCr+PHywyED8gaG8uk4EIe1qvHhyVm&#10;2p75k7pDKEWEsM9QQRVCm0np84oM+sS2xNErrDMYonSl1A7PEW4aOUzTiTRYc1yosKX3ivLT4c8o&#10;mI233Y/fjfbf+aRo5uF52m1+nVJPg/5tASJQH/7D9/ZWKxiNh3A7E4+AXF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N4NDrxgAAANwAAAAPAAAAAAAAAAAAAAAAAJcCAABkcnMv&#10;ZG93bnJldi54bWxQSwUGAAAAAAQABAD1AAAAigMAAAAA&#10;">
                    <v:textbox>
                      <w:txbxContent>
                        <w:p w14:paraId="7AFEA51F" w14:textId="77777777" w:rsidR="004E41D8" w:rsidRPr="00C95704" w:rsidRDefault="004E41D8" w:rsidP="00BF72B8">
                          <w:pPr>
                            <w:spacing w:line="240" w:lineRule="auto"/>
                            <w:jc w:val="center"/>
                            <w:rPr>
                              <w:sz w:val="14"/>
                              <w:szCs w:val="14"/>
                            </w:rPr>
                          </w:pPr>
                          <w:r w:rsidRPr="00C95704">
                            <w:rPr>
                              <w:sz w:val="14"/>
                              <w:szCs w:val="14"/>
                            </w:rPr>
                            <w:t>MATLAB</w:t>
                          </w:r>
                        </w:p>
                      </w:txbxContent>
                    </v:textbox>
                  </v:shape>
                  <v:shape id="Text_x0020_Box_x0020_2" o:spid="_x0000_s1035" type="#_x0000_t202" style="position:absolute;left:522199;top:2901275;width:2471420;height:32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rHVwxQAA&#10;ANwAAAAPAAAAZHJzL2Rvd25yZXYueG1sRI9Ba8JAFITvgv9heUIvUjdtxGp0FREsemttqddH9pkE&#10;s2/T3TWm/94VhB6HmfmGWaw6U4uWnK8sK3gZJSCIc6srLhR8f22fpyB8QNZYWyYFf+Rhtez3Fphp&#10;e+VPag+hEBHCPkMFZQhNJqXPSzLoR7Yhjt7JOoMhSldI7fAa4aaWr0kykQYrjgslNrQpKT8fLkbB&#10;dLxrj36ffvzkk1M9C8O39v3XKfU06NZzEIG68B9+tHdaQTpO4X4mHgG5v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KsdXDFAAAA3AAAAA8AAAAAAAAAAAAAAAAAlwIAAGRycy9k&#10;b3ducmV2LnhtbFBLBQYAAAAABAAEAPUAAACJAwAAAAA=&#10;">
                    <v:textbox>
                      <w:txbxContent>
                        <w:p w14:paraId="38D226EA" w14:textId="77777777" w:rsidR="004E41D8" w:rsidRPr="00C95704" w:rsidRDefault="004E41D8" w:rsidP="00BF72B8">
                          <w:pPr>
                            <w:jc w:val="center"/>
                            <w:rPr>
                              <w:sz w:val="14"/>
                              <w:szCs w:val="14"/>
                            </w:rPr>
                          </w:pPr>
                          <w:r w:rsidRPr="00C95704">
                            <w:rPr>
                              <w:sz w:val="14"/>
                              <w:szCs w:val="14"/>
                            </w:rPr>
                            <w:t>REASON TO CHOOSE MATLAB</w:t>
                          </w:r>
                        </w:p>
                      </w:txbxContent>
                    </v:textbox>
                  </v:shape>
                  <v:shape id="Text_x0020_Box_x0020_2" o:spid="_x0000_s1036" type="#_x0000_t202" style="position:absolute;left:504825;top:3326864;width:247142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Re0ExQAA&#10;ANwAAAAPAAAAZHJzL2Rvd25yZXYueG1sRI9Ba8JAFITvBf/D8oReSt20BqvRVUSw6M3aUq+P7DMJ&#10;Zt+mu2tM/70rCB6HmfmGmS06U4uWnK8sK3gbJCCIc6srLhT8fK9fxyB8QNZYWyYF/+RhMe89zTDT&#10;9sJf1O5DISKEfYYKyhCaTEqfl2TQD2xDHL2jdQZDlK6Q2uElwk0t35NkJA1WHBdKbGhVUn7an42C&#10;cbppD3473P3mo2M9CS8f7eefU+q53y2nIAJ14RG+tzdawTBN4XYmHgE5v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1F7QTFAAAA3AAAAA8AAAAAAAAAAAAAAAAAlwIAAGRycy9k&#10;b3ducmV2LnhtbFBLBQYAAAAABAAEAPUAAACJAwAAAAA=&#10;">
                    <v:textbox>
                      <w:txbxContent>
                        <w:p w14:paraId="36C0BE99" w14:textId="77777777" w:rsidR="004E41D8" w:rsidRPr="00C95704" w:rsidRDefault="004E41D8" w:rsidP="00BF72B8">
                          <w:pPr>
                            <w:jc w:val="center"/>
                            <w:rPr>
                              <w:sz w:val="14"/>
                              <w:szCs w:val="14"/>
                            </w:rPr>
                          </w:pPr>
                          <w:r w:rsidRPr="00C95704">
                            <w:rPr>
                              <w:sz w:val="14"/>
                              <w:szCs w:val="14"/>
                            </w:rPr>
                            <w:t>COMPONENT OF MATLAB FOR CLOUD COMPUTING</w:t>
                          </w:r>
                        </w:p>
                      </w:txbxContent>
                    </v:textbox>
                  </v:shape>
                </v:group>
                <v:shape id="Down_x0020_Arrow_x0020_345" o:spid="_x0000_s1037" type="#_x0000_t67" style="position:absolute;left:1590675;top:400050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9RKgwwAA&#10;ANwAAAAPAAAAZHJzL2Rvd25yZXYueG1sRI/disIwFITvBd8hHME7Tf1btDaKCAveLIu6D3Bojm1q&#10;c1KbrNa33wgLXg4z8w2TbTtbizu13jhWMBknIIhzpw0XCn7On6MlCB+QNdaOScGTPGw3/V6GqXYP&#10;PtL9FAoRIexTVFCG0KRS+rwki37sGuLoXVxrMUTZFlK3+IhwW8tpknxIi4bjQokN7UvKr6dfq6Ax&#10;OyO/qkR+uwXtq/x8u6xuqNRw0O3WIAJ14R3+bx+0gtl8Aa8z8QjI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9RKgwwAAANwAAAAPAAAAAAAAAAAAAAAAAJcCAABkcnMvZG93&#10;bnJldi54bWxQSwUGAAAAAAQABAD1AAAAhwMAAAAA&#10;" adj="15330" fillcolor="windowText" strokecolor="#4f81bd" strokeweight=".25pt"/>
                <v:shape id="Text_x0020_Box_x0020_346" o:spid="_x0000_s1038" type="#_x0000_t202" style="position:absolute;left:523875;top:4457700;width:2409825;height:323850;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BFiQxgAA&#10;ANwAAAAPAAAAZHJzL2Rvd25yZXYueG1sRI9Ba8JAFITvgv9heYIX0Y0abEldRQWxBRGqHnp8ZJ/Z&#10;0OzbkF1j+u+7hYLHYWa+YZbrzlaipcaXjhVMJwkI4tzpkgsF18t+/ArCB2SNlWNS8EMe1qt+b4mZ&#10;dg/+pPYcChEh7DNUYEKoMyl9bsiin7iaOHo311gMUTaF1A0+ItxWcpYkC2mx5LhgsKadofz7fLcK&#10;bvPL0Rym25e03X+ko1ORf23tUanhoNu8gQjUhWf4v/2uFczTBfydiUdArn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BFiQxgAAANwAAAAPAAAAAAAAAAAAAAAAAJcCAABkcnMv&#10;ZG93bnJldi54bWxQSwUGAAAAAAQABAD1AAAAigMAAAAA&#10;" fillcolor="window" strokeweight="2pt">
                  <v:textbox>
                    <w:txbxContent>
                      <w:p w14:paraId="50F9C8A6" w14:textId="77777777" w:rsidR="004E41D8" w:rsidRPr="00C95704" w:rsidRDefault="004E41D8" w:rsidP="00BF72B8">
                        <w:pPr>
                          <w:jc w:val="center"/>
                          <w:rPr>
                            <w:sz w:val="14"/>
                            <w:szCs w:val="14"/>
                          </w:rPr>
                        </w:pPr>
                        <w:r w:rsidRPr="00C95704">
                          <w:rPr>
                            <w:sz w:val="14"/>
                            <w:szCs w:val="14"/>
                          </w:rPr>
                          <w:t>SIMULATION DETAILS</w:t>
                        </w:r>
                      </w:p>
                      <w:p w14:paraId="19936B23" w14:textId="77777777" w:rsidR="004E41D8" w:rsidRPr="001115B6" w:rsidRDefault="004E41D8" w:rsidP="00BF72B8">
                        <w:pPr>
                          <w:jc w:val="center"/>
                        </w:pPr>
                      </w:p>
                    </w:txbxContent>
                  </v:textbox>
                </v:shape>
                <v:shape id="Text_x0020_Box_x0020_347" o:spid="_x0000_s1039" type="#_x0000_t202" style="position:absolute;left:523875;top:6057900;width:2409825;height:523875;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SP0LxgAA&#10;ANwAAAAPAAAAZHJzL2Rvd25yZXYueG1sRI9Pa8JAFMTvBb/D8oReim6sQSW6igpSC1Lwz8HjI/vM&#10;BrNvQ3Yb02/fFQo9DjPzG2ax6mwlWmp86VjBaJiAIM6dLrlQcDnvBjMQPiBrrByTgh/ysFr2XhaY&#10;affgI7WnUIgIYZ+hAhNCnUnpc0MW/dDVxNG7ucZiiLIppG7wEeG2ku9JMpEWS44LBmvaGsrvp2+r&#10;4DY+H8zHaDNN291n+vZV5NeNPSj12u/WcxCBuvAf/mvvtYJxOoXnmXgE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SP0LxgAAANwAAAAPAAAAAAAAAAAAAAAAAJcCAABkcnMv&#10;ZG93bnJldi54bWxQSwUGAAAAAAQABAD1AAAAigMAAAAA&#10;" fillcolor="window" strokeweight="2pt">
                  <v:textbox>
                    <w:txbxContent>
                      <w:p w14:paraId="5D9E8FCD" w14:textId="77777777" w:rsidR="004E41D8" w:rsidRPr="00C95704" w:rsidRDefault="004E41D8" w:rsidP="00BF72B8">
                        <w:pPr>
                          <w:jc w:val="center"/>
                          <w:rPr>
                            <w:sz w:val="14"/>
                            <w:szCs w:val="14"/>
                          </w:rPr>
                        </w:pPr>
                        <w:r w:rsidRPr="00C95704">
                          <w:rPr>
                            <w:sz w:val="14"/>
                            <w:szCs w:val="14"/>
                          </w:rPr>
                          <w:t xml:space="preserve">Compare the algorithm privileges with other respected scholar works </w:t>
                        </w:r>
                      </w:p>
                    </w:txbxContent>
                  </v:textbox>
                </v:shape>
                <v:roundrect id="Rounded_x0020_Rectangle_x0020_21" o:spid="_x0000_s1040" style="position:absolute;left:285750;top:5238750;width:2978150;height:35877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OqywQAA&#10;ANwAAAAPAAAAZHJzL2Rvd25yZXYueG1sRE9Na8JAEL0L/odlhN50ow22pq4iLYpoL1XpeciOSTA7&#10;G7JbTf+9cxA8Pt73fNm5Wl2pDZVnA+NRAoo497biwsDpuB6+gwoR2WLtmQz8U4Dlot+bY2b9jX/o&#10;eoiFkhAOGRooY2wyrUNeksMw8g2xcGffOowC20LbFm8S7mo9SZKpdlixNJTY0GdJ+eXw56QE9+vT&#10;Zvc2Dl+r741259T9zlJjXgbd6gNUpC4+xQ/31hp4TWWtnJEjoBd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7zqssEAAADcAAAADwAAAAAAAAAAAAAAAACXAgAAZHJzL2Rvd25y&#10;ZXYueG1sUEsFBgAAAAAEAAQA9QAAAIUDAAAAAA==&#10;" strokeweight="2pt">
                  <v:textbox>
                    <w:txbxContent>
                      <w:p w14:paraId="38A9462F" w14:textId="77777777" w:rsidR="004E41D8" w:rsidRPr="001115B6" w:rsidRDefault="004E41D8" w:rsidP="00BF72B8">
                        <w:pPr>
                          <w:pStyle w:val="NormalWeb"/>
                          <w:spacing w:after="200" w:line="276" w:lineRule="auto"/>
                          <w:jc w:val="center"/>
                        </w:pPr>
                        <w:r w:rsidRPr="00C95704">
                          <w:rPr>
                            <w:sz w:val="14"/>
                            <w:szCs w:val="14"/>
                          </w:rPr>
                          <w:t>Simulation Parameters and Performance Metrics</w:t>
                        </w:r>
                      </w:p>
                      <w:p w14:paraId="50F65A08" w14:textId="77777777" w:rsidR="004E41D8" w:rsidRPr="001115B6" w:rsidRDefault="004E41D8" w:rsidP="00BF72B8">
                        <w:pPr>
                          <w:pStyle w:val="NormalWeb"/>
                          <w:spacing w:after="200" w:line="276" w:lineRule="auto"/>
                          <w:jc w:val="center"/>
                        </w:pPr>
                      </w:p>
                      <w:p w14:paraId="15E8C066" w14:textId="77777777" w:rsidR="004E41D8" w:rsidRPr="001115B6" w:rsidRDefault="004E41D8" w:rsidP="00BF72B8">
                        <w:pPr>
                          <w:pStyle w:val="NormalWeb"/>
                          <w:spacing w:after="200" w:line="276" w:lineRule="auto"/>
                          <w:jc w:val="center"/>
                        </w:pPr>
                        <w:r w:rsidRPr="001115B6">
                          <w:rPr>
                            <w:rFonts w:eastAsia="Calibri" w:cs="Arial"/>
                            <w:color w:val="000000"/>
                            <w:lang w:val="en-IN"/>
                          </w:rPr>
                          <w:t> </w:t>
                        </w:r>
                      </w:p>
                    </w:txbxContent>
                  </v:textbox>
                </v:roundrect>
                <v:shape id="Down_x0020_Arrow_x0020_349" o:spid="_x0000_s1041" type="#_x0000_t67" style="position:absolute;left:1590675;top:560070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uBilwwAA&#10;ANwAAAAPAAAAZHJzL2Rvd25yZXYueG1sRI/RasJAFETfC/7DcoW+1Y3aFo2uEgJCX0qp9gMu2Wuy&#10;mr0bs2sS/94tCD4OM3OGWW8HW4uOWm8cK5hOEhDEhdOGSwV/h93bAoQPyBprx6TgRh62m9HLGlPt&#10;ev6lbh9KESHsU1RQhdCkUvqiIot+4hri6B1dazFE2ZZSt9hHuK3lLEk+pUXDcaHChvKKivP+ahU0&#10;JjPy+5TIH/dB+ak4XI7LCyr1Oh6yFYhAQ3iGH+0vrWD+voT/M/EIyM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uBilwwAAANwAAAAPAAAAAAAAAAAAAAAAAJcCAABkcnMvZG93&#10;bnJldi54bWxQSwUGAAAAAAQABAD1AAAAhwM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cross-products,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 Adding two arrays together needs only one command, instead of a for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is optimized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can be greatly expanded by the addition of toolboxes. These are sets of specific functions that provided more specialized functionality.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uses a large amount of memory and on slow computers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r w:rsidRPr="004A3D5D">
        <w:rPr>
          <w:rFonts w:asciiTheme="majorBidi" w:eastAsia="Calibri" w:hAnsiTheme="majorBidi" w:cstheme="majorBidi"/>
          <w:b/>
          <w:bCs/>
          <w:sz w:val="24"/>
          <w:szCs w:val="24"/>
        </w:rPr>
        <w:t>security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delivered as a service over a network (typically the Internet</w:t>
      </w:r>
      <w:proofErr w:type="gramStart"/>
      <w:r w:rsidRPr="00592D74">
        <w:rPr>
          <w:rFonts w:asciiTheme="majorBidi" w:hAnsiTheme="majorBidi" w:cstheme="majorBidi"/>
          <w:sz w:val="24"/>
          <w:szCs w:val="24"/>
        </w:rPr>
        <w: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building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general public to provide services. And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are opened to the outside world through extensions based on the Java stage. This pattern has been bolstered for Java stage support for EAI norms like informing and Web benefits and has powered the incorporation of the Java platform as an advancement premise in such measures as SCA, XAM and </w:t>
      </w:r>
      <w:proofErr w:type="spellStart"/>
      <w:proofErr w:type="gramStart"/>
      <w:r w:rsidRPr="00592D74">
        <w:rPr>
          <w:rFonts w:asciiTheme="majorBidi" w:hAnsiTheme="majorBidi" w:cstheme="majorBidi"/>
          <w:sz w:val="24"/>
          <w:szCs w:val="24"/>
        </w:rPr>
        <w:t>others.These</w:t>
      </w:r>
      <w:proofErr w:type="spellEnd"/>
      <w:proofErr w:type="gram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Also,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have been integrated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have been tested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is created and kept up by an open group of designers under the support of the Apache Software Foundation, discharged under the Apache License 2.0 permit,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holder, it actualizes Sun Microsystem determinations for servlet and Java server pages. In tomcat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The compile Java code can be handled by </w:t>
      </w:r>
      <w:proofErr w:type="spellStart"/>
      <w:r w:rsidRPr="00592D74">
        <w:rPr>
          <w:rFonts w:asciiTheme="majorBidi" w:hAnsiTheme="majorBidi" w:cstheme="majorBidi"/>
          <w:sz w:val="24"/>
          <w:szCs w:val="24"/>
        </w:rPr>
        <w:t>Catlina</w:t>
      </w:r>
      <w:proofErr w:type="spell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5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can be called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have been applied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is recommended. Otherwis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o deploy this web service software packag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are simulated for a period of 5 minutes: first by two minutes of normal activity, followed by three minutes of flooding. Each of these datasets is now described.</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a large number of ICMP Echo Requests (ping) to the victim aimed at consuming the victim’s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1: Macro-level Statistics of the 1998 FIFA World Cup and the CAIDA</w:t>
      </w:r>
      <w:r>
        <w:rPr>
          <w:rFonts w:ascii="SFRM1200" w:hAnsi="SFRM1200"/>
          <w:color w:val="000000"/>
        </w:rPr>
        <w:br/>
        <w:t>dataset.</w:t>
      </w:r>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2: Micro-level statistics of the 1998 FIFA World Cup and the CAIDA</w:t>
      </w:r>
      <w:r>
        <w:rPr>
          <w:rFonts w:ascii="SFRM1200" w:hAnsi="SFRM1200"/>
          <w:color w:val="000000"/>
        </w:rPr>
        <w:br/>
        <w:t>dataset during the observation period.</w:t>
      </w:r>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as </w:t>
      </w:r>
      <w:r w:rsidRPr="00683D4C">
        <w:rPr>
          <w:rFonts w:asciiTheme="majorBidi" w:eastAsia="Times New Roman" w:hAnsiTheme="majorBidi" w:cstheme="majorBidi"/>
          <w:sz w:val="24"/>
          <w:szCs w:val="24"/>
          <w:highlight w:val="yellow"/>
          <w:lang w:bidi="en-US"/>
        </w:rPr>
        <w:t>first filtered</w:t>
      </w:r>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 </w:t>
      </w:r>
      <w:r w:rsidRPr="00683D4C">
        <w:rPr>
          <w:rFonts w:asciiTheme="majorBidi" w:eastAsia="Times New Roman" w:hAnsiTheme="majorBidi" w:cstheme="majorBidi"/>
          <w:sz w:val="24"/>
          <w:szCs w:val="24"/>
          <w:highlight w:val="yellow"/>
          <w:lang w:bidi="en-US"/>
        </w:rPr>
        <w:t>Table 4.</w:t>
      </w:r>
      <w:r w:rsidR="000F5F4B" w:rsidRPr="00683D4C">
        <w:rPr>
          <w:rFonts w:asciiTheme="majorBidi" w:eastAsia="Times New Roman" w:hAnsiTheme="majorBidi" w:cstheme="majorBidi"/>
          <w:sz w:val="24"/>
          <w:szCs w:val="24"/>
          <w:highlight w:val="yellow"/>
          <w:lang w:bidi="en-US"/>
        </w:rPr>
        <w:t xml:space="preserve"> shows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can be optimized and conditions where the algorithm may fail. This objective can be achieved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For over a decade, ROC analysis is gaining popularity more intensely also in the field of machine learning. First applications date back to late 1980’s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In the present, these curves already represent one of the standard metrics for assessing machine learning algorithms. A detailed introduction to the use of ROC analysis in research (with stress on machi</w:t>
      </w:r>
      <w:r w:rsidR="00F43382">
        <w:rPr>
          <w:rFonts w:asciiTheme="majorBidi" w:hAnsiTheme="majorBidi" w:cstheme="majorBidi"/>
          <w:sz w:val="24"/>
          <w:szCs w:val="24"/>
          <w:lang w:val="en-GB" w:bidi="ar-IQ"/>
        </w:rPr>
        <w:t>ne learning) may be found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ROC analysis in its original form is used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is called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on of each instanc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is also called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the proportion of actual positive cases which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the proportion of actual negative cases which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the proportion of positive cases that were correctly identified.</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the proportion of negative cases that were correctly identified.</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the proportion of the total number of predictions that wer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w:t>
      </w:r>
      <w:proofErr w:type="gramStart"/>
      <w:r w:rsidRPr="00672B0D">
        <w:rPr>
          <w:rFonts w:ascii="gotham" w:eastAsia="Times New Roman" w:hAnsi="gotham" w:cs="Times New Roman"/>
          <w:b/>
          <w:color w:val="4A4A4A"/>
          <w:sz w:val="24"/>
          <w:szCs w:val="24"/>
          <w:lang w:eastAsia="zh-CN"/>
        </w:rPr>
        <w:t xml:space="preserve">=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w:t>
      </w:r>
      <w:proofErr w:type="gramEnd"/>
      <w:r w:rsidRPr="00672B0D">
        <w:rPr>
          <w:rFonts w:ascii="gotham" w:eastAsia="Times New Roman" w:hAnsi="gotham" w:cs="Times New Roman"/>
          <w:b/>
          <w:color w:val="4A4A4A"/>
          <w:sz w:val="24"/>
          <w:szCs w:val="24"/>
          <w:lang w:eastAsia="zh-CN"/>
        </w:rPr>
        <w:t xml:space="preserve">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1071B">
      <w:pPr>
        <w:shd w:val="clear" w:color="auto" w:fill="FFFFFF"/>
        <w:spacing w:after="0" w:line="343" w:lineRule="atLeast"/>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is denoted as a single point on an ROC graph. There are some basic characteristic points on a graph of this type. The point with coordinates (0,0)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never misclassify a negative instance as positive, it is usually not a good choice, since it would never make a single correct classification of a positive instance neither. Its relative in the point (1,1)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0) and (1,1) are called default classifiers. In (0,1)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problem it represents a goal at which the induction of classifiers should aim. Classifiers which are located on the ascending diagonal of an ROC graph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can be made useful very easily by inverting their predictions. Such classifiers are said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 xml:space="preserve">An ROC curve is a curve on an ROC graph with start point in (0,0)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may roughly be divided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ity). The score is defined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may be interpreted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Analyzed classifiers thus do not have to produce exact probabilities,</w:t>
      </w:r>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is based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1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lassifier is given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8">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1. </w:t>
      </w:r>
      <w:r w:rsidR="001A226D">
        <w:rPr>
          <w:rFonts w:asciiTheme="majorBidi" w:eastAsia="Times New Roman" w:hAnsiTheme="majorBidi" w:cstheme="majorBidi"/>
          <w:bCs/>
          <w:sz w:val="24"/>
          <w:szCs w:val="24"/>
          <w:lang w:bidi="en-US"/>
        </w:rPr>
        <w:t>ROC graph with 4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rward as those shown in Figure 1</w:t>
      </w:r>
      <w:r w:rsidR="00BF3855" w:rsidRPr="00BF3855">
        <w:rPr>
          <w:rFonts w:asciiTheme="majorBidi" w:eastAsia="Times New Roman" w:hAnsiTheme="majorBidi" w:cstheme="majorBidi"/>
          <w:bCs/>
          <w:sz w:val="24"/>
          <w:szCs w:val="24"/>
          <w:lang w:bidi="en-US"/>
        </w:rPr>
        <w:t>. Often the curves to be compared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plication. For example, Figure 2</w:t>
      </w:r>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2.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Under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Statistical meaning of the AUC measure is the following: AUC of a classifier is equivalent to the </w:t>
      </w:r>
      <w:bookmarkStart w:id="10" w:name="_GoBack"/>
      <w:bookmarkEnd w:id="10"/>
      <w:r w:rsidRPr="00D048A6">
        <w:rPr>
          <w:rFonts w:asciiTheme="majorBidi" w:eastAsia="Times New Roman" w:hAnsiTheme="majorBidi" w:cstheme="majorBidi"/>
          <w:bCs/>
          <w:sz w:val="24"/>
          <w:szCs w:val="24"/>
          <w:lang w:bidi="en-US"/>
        </w:rPr>
        <w:t>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is often referred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through the u</w:t>
      </w:r>
      <w:r w:rsidR="00123343">
        <w:rPr>
          <w:rFonts w:asciiTheme="majorBidi" w:eastAsia="Times New Roman" w:hAnsiTheme="majorBidi" w:cstheme="majorBidi"/>
          <w:bCs/>
          <w:sz w:val="24"/>
          <w:szCs w:val="24"/>
          <w:lang w:bidi="en-US"/>
        </w:rPr>
        <w:t>se of ROC analysis in radiology</w:t>
      </w:r>
      <w:r w:rsidRPr="00D048A6">
        <w:rPr>
          <w:rFonts w:asciiTheme="majorBidi" w:eastAsia="Times New Roman" w:hAnsiTheme="majorBidi" w:cstheme="majorBidi"/>
          <w:bCs/>
          <w:sz w:val="24"/>
          <w:szCs w:val="24"/>
          <w:lang w:bidi="en-US"/>
        </w:rPr>
        <w:t>.</w:t>
      </w:r>
    </w:p>
    <w:p w14:paraId="65A93B59" w14:textId="77777777"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AUC is related to other well-known measures. It is equivalent to the Wilcoxon statistic and to the Mann-Whitney statistic [3]. Further, the AUC is related to the Gini index [9]. In [36] the relation between statistical properties of the AUC and those of the Wilcoxon statistic are discussed in detail.</w:t>
      </w:r>
    </w:p>
    <w:p w14:paraId="2856B281"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Value of the AUC measure may be calculated using the formula below:</w:t>
      </w:r>
    </w:p>
    <w:p w14:paraId="210ACB4B"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  </w:t>
      </w:r>
      <w:proofErr w:type="gramStart"/>
      <w:r w:rsidRPr="00D048A6">
        <w:rPr>
          <w:rFonts w:asciiTheme="majorBidi" w:eastAsia="Times New Roman" w:hAnsiTheme="majorBidi" w:cstheme="majorBidi"/>
          <w:bCs/>
          <w:sz w:val="24"/>
          <w:szCs w:val="24"/>
          <w:lang w:bidi="en-US"/>
        </w:rPr>
        <w:t>if(</w:t>
      </w:r>
      <w:proofErr w:type="gramEnd"/>
      <w:r w:rsidRPr="00D048A6">
        <w:rPr>
          <w:rFonts w:asciiTheme="majorBidi" w:eastAsia="Times New Roman" w:hAnsiTheme="majorBidi" w:cstheme="majorBidi"/>
          <w:bCs/>
          <w:sz w:val="24"/>
          <w:szCs w:val="24"/>
          <w:lang w:bidi="en-US"/>
        </w:rPr>
        <w:t>difference  0;1;0) AUC = over all pairs</w:t>
      </w:r>
    </w:p>
    <w:p w14:paraId="3625BA36"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number of all pairs</w:t>
      </w:r>
    </w:p>
    <w:p w14:paraId="60658BC6"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1)</w:t>
      </w:r>
    </w:p>
    <w:p w14:paraId="32B002D2"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 where the sum passes over all pairs of one positive and one negative instance. Value of the variable difference is equal to the difference between the score of a positive and the score of a negative instance (in exactly this order) in an individual pair. Conditional statement is in the form</w:t>
      </w:r>
    </w:p>
    <w:p w14:paraId="25690E9A"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f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lastRenderedPageBreak/>
        <w:t>where a is the value returned when a condition is met and b the value returned when a condition is not met.</w:t>
      </w:r>
    </w:p>
    <w:p w14:paraId="2BF6162D"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Eq. (1), w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is calculated as follows. For every positive instance, we count the number of negative instances which have lower score than the chosen positive instance. We accumulate the sum. At the end, we divide the final sum with the number of all pairs of one positive and one negative instance (= P · </w:t>
      </w:r>
      <w:proofErr w:type="gramStart"/>
      <w:r w:rsidRPr="00D048A6">
        <w:rPr>
          <w:rFonts w:asciiTheme="majorBidi" w:eastAsia="Times New Roman" w:hAnsiTheme="majorBidi" w:cstheme="majorBidi"/>
          <w:bCs/>
          <w:sz w:val="24"/>
          <w:szCs w:val="24"/>
          <w:lang w:bidi="en-US"/>
        </w:rPr>
        <w:t>N )</w:t>
      </w:r>
      <w:proofErr w:type="gramEnd"/>
      <w:r w:rsidRPr="00D048A6">
        <w:rPr>
          <w:rFonts w:asciiTheme="majorBidi" w:eastAsia="Times New Roman" w:hAnsiTheme="majorBidi" w:cstheme="majorBidi"/>
          <w:bCs/>
          <w:sz w:val="24"/>
          <w:szCs w:val="24"/>
          <w:lang w:bidi="en-US"/>
        </w:rPr>
        <w:t>, and finally we obtain the value of AUC.</w:t>
      </w:r>
    </w:p>
    <w:p w14:paraId="1ABD96F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536 M. </w:t>
      </w:r>
      <w:proofErr w:type="spellStart"/>
      <w:r w:rsidRPr="00D048A6">
        <w:rPr>
          <w:rFonts w:asciiTheme="majorBidi" w:eastAsia="Times New Roman" w:hAnsiTheme="majorBidi" w:cstheme="majorBidi"/>
          <w:bCs/>
          <w:sz w:val="24"/>
          <w:szCs w:val="24"/>
          <w:lang w:bidi="en-US"/>
        </w:rPr>
        <w:t>Majnik</w:t>
      </w:r>
      <w:proofErr w:type="spellEnd"/>
      <w:r w:rsidRPr="00D048A6">
        <w:rPr>
          <w:rFonts w:asciiTheme="majorBidi" w:eastAsia="Times New Roman" w:hAnsiTheme="majorBidi" w:cstheme="majorBidi"/>
          <w:bCs/>
          <w:sz w:val="24"/>
          <w:szCs w:val="24"/>
          <w:lang w:bidi="en-US"/>
        </w:rPr>
        <w:t xml:space="preserve"> and Z. </w:t>
      </w:r>
      <w:proofErr w:type="spellStart"/>
      <w:r w:rsidRPr="00D048A6">
        <w:rPr>
          <w:rFonts w:asciiTheme="majorBidi" w:eastAsia="Times New Roman" w:hAnsiTheme="majorBidi" w:cstheme="majorBidi"/>
          <w:bCs/>
          <w:sz w:val="24"/>
          <w:szCs w:val="24"/>
          <w:lang w:bidi="en-US"/>
        </w:rPr>
        <w:t>Bosnic</w:t>
      </w:r>
      <w:proofErr w:type="spellEnd"/>
      <w:r w:rsidRPr="00D048A6">
        <w:rPr>
          <w:rFonts w:asciiTheme="majorBidi" w:eastAsia="Times New Roman" w:hAnsiTheme="majorBidi" w:cstheme="majorBidi"/>
          <w:bCs/>
          <w:sz w:val="24"/>
          <w:szCs w:val="24"/>
          <w:lang w:bidi="en-US"/>
        </w:rPr>
        <w:t xml:space="preserve"> ́ / ROC analysis of classifiers in machine learning</w:t>
      </w: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The gain of one positive instance may thus be regarded as one row on an ROC graph. The scalar value of the AUC metric thus exactly corresponds to what may graphically be seen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Value of the AUC lies on the interval from 0 to 1. Since any useful classification model should lie above the ascending diagonal of an ROC graph, AUC of such models exceeds the value of 0.5.</w:t>
      </w:r>
    </w:p>
    <w:p w14:paraId="23C1CCA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8] the use of AUC as a performance measure for machine learning algorithms is investigated. AUC and overall accuracy measures are compared.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measure which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5F5ABB47" w14:textId="77777777" w:rsidR="00B57799" w:rsidRPr="001D67C3" w:rsidRDefault="00B57799" w:rsidP="00D048A6">
      <w:pPr>
        <w:spacing w:line="360" w:lineRule="auto"/>
        <w:rPr>
          <w:rFonts w:asciiTheme="majorBidi" w:eastAsia="Times New Roman" w:hAnsiTheme="majorBidi" w:cstheme="majorBidi"/>
          <w:bCs/>
          <w:sz w:val="24"/>
          <w:szCs w:val="24"/>
          <w:lang w:bidi="en-US"/>
        </w:rPr>
      </w:pPr>
    </w:p>
    <w:p w14:paraId="091EE2A2"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784C9133"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2C6B4AFD" w14:textId="77777777" w:rsidR="005502F7" w:rsidRPr="005502F7" w:rsidRDefault="005502F7"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5502F7">
        <w:rPr>
          <w:rFonts w:asciiTheme="majorBidi" w:hAnsiTheme="majorBidi" w:cstheme="majorBidi"/>
          <w:sz w:val="24"/>
          <w:szCs w:val="24"/>
          <w:lang w:val="en-GB" w:bidi="ar-IQ"/>
        </w:rPr>
        <w:t xml:space="preserve">The validation of feature selection depended on the performances obtained by classifiers when working with the subsets under test. </w:t>
      </w:r>
      <w:r w:rsidR="00DE1886">
        <w:rPr>
          <w:rFonts w:asciiTheme="majorBidi" w:hAnsiTheme="majorBidi" w:cstheme="majorBidi"/>
          <w:sz w:val="24"/>
          <w:szCs w:val="24"/>
          <w:lang w:val="en-GB" w:bidi="ar-IQ"/>
        </w:rPr>
        <w:t xml:space="preserve"> </w:t>
      </w:r>
    </w:p>
    <w:p w14:paraId="2B289052"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roofErr w:type="gramStart"/>
      <w:r>
        <w:rPr>
          <w:rFonts w:asciiTheme="majorBidi" w:hAnsiTheme="majorBidi" w:cstheme="majorBidi"/>
          <w:b/>
          <w:bCs/>
          <w:sz w:val="24"/>
          <w:szCs w:val="24"/>
        </w:rPr>
        <w:t>4.6.</w:t>
      </w:r>
      <w:r w:rsidR="00DE1886">
        <w:rPr>
          <w:rFonts w:asciiTheme="majorBidi" w:hAnsiTheme="majorBidi" w:cstheme="majorBidi"/>
          <w:b/>
          <w:bCs/>
          <w:sz w:val="24"/>
          <w:szCs w:val="24"/>
        </w:rPr>
        <w:t>1</w:t>
      </w:r>
      <w:r>
        <w:rPr>
          <w:rFonts w:asciiTheme="majorBidi" w:hAnsiTheme="majorBidi" w:cstheme="majorBidi"/>
          <w:b/>
          <w:bCs/>
          <w:sz w:val="24"/>
          <w:szCs w:val="24"/>
        </w:rPr>
        <w:t xml:space="preserve"> </w:t>
      </w:r>
      <w:r w:rsidRPr="00A9272F">
        <w:rPr>
          <w:rFonts w:asciiTheme="majorBidi" w:hAnsiTheme="majorBidi" w:cstheme="majorBidi"/>
          <w:b/>
          <w:bCs/>
          <w:sz w:val="24"/>
          <w:szCs w:val="24"/>
        </w:rPr>
        <w:t xml:space="preserve"> Percentage</w:t>
      </w:r>
      <w:proofErr w:type="gramEnd"/>
      <w:r w:rsidRPr="00A9272F">
        <w:rPr>
          <w:rFonts w:asciiTheme="majorBidi" w:hAnsiTheme="majorBidi" w:cstheme="majorBidi"/>
          <w:b/>
          <w:bCs/>
          <w:sz w:val="24"/>
          <w:szCs w:val="24"/>
        </w:rPr>
        <w:t xml:space="preserve"> Correct Classification</w:t>
      </w:r>
    </w:p>
    <w:p w14:paraId="4E356D69" w14:textId="77777777"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2</w:t>
      </w:r>
      <w:r>
        <w:rPr>
          <w:rFonts w:asciiTheme="majorBidi" w:hAnsiTheme="majorBidi" w:cstheme="majorBidi"/>
          <w:b/>
          <w:bCs/>
          <w:sz w:val="24"/>
          <w:szCs w:val="24"/>
        </w:rPr>
        <w:t xml:space="preserve"> </w:t>
      </w:r>
      <w:r w:rsidR="00A9272F" w:rsidRPr="00A9272F">
        <w:rPr>
          <w:rFonts w:asciiTheme="majorBidi" w:hAnsiTheme="majorBidi" w:cstheme="majorBidi"/>
          <w:b/>
          <w:bCs/>
          <w:sz w:val="24"/>
          <w:szCs w:val="24"/>
        </w:rPr>
        <w:t>Percentage Incorrect Classification</w:t>
      </w:r>
    </w:p>
    <w:p w14:paraId="72B323E4" w14:textId="77777777" w:rsidR="00DE1886"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 xml:space="preserve">3 </w:t>
      </w:r>
      <w:r w:rsidR="00DE1886" w:rsidRPr="00DE1886">
        <w:rPr>
          <w:rFonts w:asciiTheme="majorBidi" w:hAnsiTheme="majorBidi" w:cstheme="majorBidi"/>
          <w:b/>
          <w:bCs/>
          <w:sz w:val="24"/>
          <w:szCs w:val="24"/>
        </w:rPr>
        <w:t>Accuracy</w:t>
      </w:r>
      <w:r w:rsidR="00DE1886">
        <w:rPr>
          <w:rFonts w:asciiTheme="majorBidi" w:hAnsiTheme="majorBidi" w:cstheme="majorBidi"/>
          <w:b/>
          <w:bCs/>
          <w:sz w:val="24"/>
          <w:szCs w:val="24"/>
        </w:rPr>
        <w:t xml:space="preserve"> </w:t>
      </w:r>
    </w:p>
    <w:p w14:paraId="5D74DE5C" w14:textId="77777777"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DE1886">
        <w:rPr>
          <w:rFonts w:asciiTheme="majorBidi" w:hAnsiTheme="majorBidi" w:cstheme="majorBidi"/>
          <w:sz w:val="24"/>
          <w:szCs w:val="24"/>
        </w:rPr>
        <w:t>Accuracy, i.e., percentage of correctly classified vectors.</w:t>
      </w:r>
    </w:p>
    <w:p w14:paraId="67834510" w14:textId="77777777"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p>
    <w:p w14:paraId="31FD6841" w14:textId="77777777" w:rsidR="00B23460"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Accuracy </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correctly identified vector</m:t>
            </m:r>
          </m:num>
          <m:den>
            <m:r>
              <m:rPr>
                <m:sty m:val="p"/>
              </m:rPr>
              <w:rPr>
                <w:rFonts w:ascii="Cambria Math" w:hAnsi="Cambria Math" w:cstheme="majorBidi"/>
                <w:color w:val="131413"/>
                <w:sz w:val="24"/>
                <w:szCs w:val="24"/>
              </w:rPr>
              <m:t>total vectors</m:t>
            </m:r>
          </m:den>
        </m:f>
      </m:oMath>
    </w:p>
    <w:p w14:paraId="61955F9A"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3A81768E"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 xml:space="preserve">Percentage </w:t>
      </w:r>
      <w:proofErr w:type="gramStart"/>
      <w:r w:rsidRPr="00A9272F">
        <w:rPr>
          <w:rFonts w:asciiTheme="majorBidi" w:hAnsiTheme="majorBidi" w:cstheme="majorBidi"/>
          <w:b/>
          <w:bCs/>
          <w:sz w:val="24"/>
          <w:szCs w:val="24"/>
        </w:rPr>
        <w:t>In</w:t>
      </w:r>
      <w:proofErr w:type="gramEnd"/>
      <w:r>
        <w:rPr>
          <w:rFonts w:asciiTheme="majorBidi" w:hAnsiTheme="majorBidi" w:cstheme="majorBidi"/>
          <w:b/>
          <w:bCs/>
          <w:sz w:val="24"/>
          <w:szCs w:val="24"/>
        </w:rPr>
        <w:t xml:space="preserve"> </w:t>
      </w:r>
      <w:r w:rsidRPr="00A9272F">
        <w:rPr>
          <w:rFonts w:asciiTheme="majorBidi" w:hAnsiTheme="majorBidi" w:cstheme="majorBidi"/>
          <w:b/>
          <w:bCs/>
          <w:sz w:val="24"/>
          <w:szCs w:val="24"/>
        </w:rPr>
        <w:t>Correct Classification</w:t>
      </w:r>
    </w:p>
    <w:p w14:paraId="13ADF6BC"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Percentage Correct Classification</w:t>
      </w:r>
    </w:p>
    <w:p w14:paraId="13DF5946" w14:textId="77777777"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Precision</w:t>
      </w:r>
    </w:p>
    <w:p w14:paraId="7A709723" w14:textId="77777777" w:rsidR="00303F08" w:rsidRP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or positive predictive value for attacks), i.e., the fraction of predicted</w:t>
      </w:r>
    </w:p>
    <w:p w14:paraId="4C630935" w14:textId="77777777"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0E651AE3" w14:textId="77777777"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Presion</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 xml:space="preserve">correctly identified attacks </m:t>
            </m:r>
          </m:num>
          <m:den>
            <m:r>
              <m:rPr>
                <m:sty m:val="p"/>
              </m:rPr>
              <w:rPr>
                <w:rFonts w:ascii="Cambria Math" w:hAnsi="Cambria Math" w:cstheme="majorBidi"/>
                <w:color w:val="131413"/>
                <w:sz w:val="24"/>
                <w:szCs w:val="24"/>
              </w:rPr>
              <m:t xml:space="preserve">  vectors identified as attacks </m:t>
            </m:r>
          </m:den>
        </m:f>
      </m:oMath>
    </w:p>
    <w:p w14:paraId="57C527C4" w14:textId="77777777"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B23460">
        <w:rPr>
          <w:rFonts w:asciiTheme="majorBidi" w:hAnsiTheme="majorBidi" w:cstheme="majorBidi"/>
          <w:b/>
          <w:bCs/>
          <w:sz w:val="24"/>
          <w:szCs w:val="24"/>
        </w:rPr>
        <w:t>Sensitivity</w:t>
      </w:r>
    </w:p>
    <w:p w14:paraId="419377F9"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516E6944"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 xml:space="preserve">Recall </w:t>
      </w:r>
    </w:p>
    <w:p w14:paraId="13C93F6E" w14:textId="77777777" w:rsidR="00303F08" w:rsidRP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Attack recall (or sensitivity for attacks), i.e., the fraction of real attacks correctly predicted</w:t>
      </w:r>
    </w:p>
    <w:p w14:paraId="2A931DC1"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68E930D4" w14:textId="77777777" w:rsid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Recall</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 xml:space="preserve">correctly identified attacks </m:t>
            </m:r>
          </m:num>
          <m:den>
            <m:r>
              <m:rPr>
                <m:sty m:val="p"/>
              </m:rPr>
              <w:rPr>
                <w:rFonts w:ascii="Cambria Math" w:hAnsi="Cambria Math" w:cstheme="majorBidi"/>
                <w:color w:val="131413"/>
                <w:sz w:val="24"/>
                <w:szCs w:val="24"/>
              </w:rPr>
              <m:t xml:space="preserve">real attacks  </m:t>
            </m:r>
          </m:den>
        </m:f>
      </m:oMath>
    </w:p>
    <w:p w14:paraId="55032C4D"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75C76667" w14:textId="77777777"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roofErr w:type="spellStart"/>
      <w:r w:rsidRPr="00B23460">
        <w:rPr>
          <w:rFonts w:asciiTheme="majorBidi" w:hAnsiTheme="majorBidi" w:cstheme="majorBidi"/>
          <w:b/>
          <w:bCs/>
          <w:sz w:val="24"/>
          <w:szCs w:val="24"/>
        </w:rPr>
        <w:t>Fscore</w:t>
      </w:r>
      <w:proofErr w:type="spellEnd"/>
    </w:p>
    <w:p w14:paraId="7DB074DA" w14:textId="77777777" w:rsidR="00A9272F" w:rsidRDefault="00A9272F"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14:paraId="757FBDB6" w14:textId="77777777" w:rsidR="00A9272F" w:rsidRPr="006016E5" w:rsidRDefault="00303F08"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Area Under ROC Curve (AUC).</w:t>
      </w:r>
    </w:p>
    <w:p w14:paraId="409DEC53" w14:textId="77777777" w:rsidR="006016E5" w:rsidRPr="006016E5" w:rsidRDefault="006016E5"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lastRenderedPageBreak/>
        <w:t xml:space="preserve">The AUC is a metric to compare classifiers. In general terms, AUC is suitable for problems with biased or unbalanced class distribution. Moreover, the AUC of a classifier is equivalent to the probability that the classifier will rank a randomly chosen positive sample higher than a randomly chosen negative </w:t>
      </w:r>
      <w:proofErr w:type="gramStart"/>
      <w:r w:rsidRPr="006016E5">
        <w:rPr>
          <w:rFonts w:asciiTheme="majorBidi" w:hAnsiTheme="majorBidi" w:cstheme="majorBidi"/>
          <w:sz w:val="24"/>
          <w:szCs w:val="24"/>
        </w:rPr>
        <w:t>sample(</w:t>
      </w:r>
      <w:proofErr w:type="gramEnd"/>
      <w:r w:rsidRPr="006016E5">
        <w:rPr>
          <w:rFonts w:asciiTheme="majorBidi" w:hAnsiTheme="majorBidi" w:cstheme="majorBidi"/>
          <w:sz w:val="24"/>
          <w:szCs w:val="24"/>
        </w:rPr>
        <w:t xml:space="preserve">Fawcett 2006). It is important to remark that, even in situations where distinct classification approaches obtain even performances, binary classifiers (DTC, </w:t>
      </w:r>
      <w:proofErr w:type="spellStart"/>
      <w:r w:rsidRPr="006016E5">
        <w:rPr>
          <w:rFonts w:asciiTheme="majorBidi" w:hAnsiTheme="majorBidi" w:cstheme="majorBidi"/>
          <w:sz w:val="24"/>
          <w:szCs w:val="24"/>
        </w:rPr>
        <w:t>kNN</w:t>
      </w:r>
      <w:proofErr w:type="spellEnd"/>
      <w:r w:rsidRPr="006016E5">
        <w:rPr>
          <w:rFonts w:asciiTheme="majorBidi" w:hAnsiTheme="majorBidi" w:cstheme="majorBidi"/>
          <w:sz w:val="24"/>
          <w:szCs w:val="24"/>
        </w:rPr>
        <w:t>) get worse</w:t>
      </w:r>
      <w:r>
        <w:rPr>
          <w:rFonts w:asciiTheme="majorBidi" w:hAnsiTheme="majorBidi" w:cstheme="majorBidi"/>
          <w:sz w:val="24"/>
          <w:szCs w:val="24"/>
        </w:rPr>
        <w:t xml:space="preserve"> </w:t>
      </w:r>
      <w:r w:rsidRPr="006016E5">
        <w:rPr>
          <w:rFonts w:asciiTheme="majorBidi" w:hAnsiTheme="majorBidi" w:cstheme="majorBidi"/>
          <w:sz w:val="24"/>
          <w:szCs w:val="24"/>
        </w:rPr>
        <w:t xml:space="preserve">AUC than probabilistic classifiers (e.g., Bayes-based). Moreover, as smartly analyzed </w:t>
      </w:r>
      <w:proofErr w:type="spellStart"/>
      <w:r w:rsidRPr="006016E5">
        <w:rPr>
          <w:rFonts w:asciiTheme="majorBidi" w:hAnsiTheme="majorBidi" w:cstheme="majorBidi"/>
          <w:sz w:val="24"/>
          <w:szCs w:val="24"/>
        </w:rPr>
        <w:t>inHand</w:t>
      </w:r>
      <w:proofErr w:type="spellEnd"/>
      <w:r w:rsidRPr="006016E5">
        <w:rPr>
          <w:rFonts w:asciiTheme="majorBidi" w:hAnsiTheme="majorBidi" w:cstheme="majorBidi"/>
          <w:sz w:val="24"/>
          <w:szCs w:val="24"/>
        </w:rPr>
        <w:t xml:space="preserve"> (2009), AUC values can give potentially misleading results, hence they should be interpreted together with other indices</w:t>
      </w:r>
    </w:p>
    <w:p w14:paraId="057FF3B6" w14:textId="77777777" w:rsidR="00AF4378" w:rsidRPr="006016E5" w:rsidRDefault="00EA1C89"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 xml:space="preserve"> </w:t>
      </w:r>
    </w:p>
    <w:p w14:paraId="18B55281" w14:textId="77777777" w:rsidR="00EA1C89" w:rsidRPr="00592D74" w:rsidRDefault="00EA1C89"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77777777"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are extracted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6146035A"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is used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2,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One of the problems that occur during neural network training is called </w:t>
      </w:r>
      <w:bookmarkStart w:id="11" w:name="zmw57dd0e12116"/>
      <w:bookmarkEnd w:id="11"/>
      <w:r w:rsidRPr="004669DA">
        <w:rPr>
          <w:rFonts w:asciiTheme="majorBidi" w:hAnsiTheme="majorBidi" w:cstheme="majorBidi"/>
          <w:bCs/>
          <w:color w:val="FF0000"/>
          <w:sz w:val="24"/>
          <w:szCs w:val="24"/>
          <w:lang w:val="en-GB" w:eastAsia="zh-CN" w:bidi="en-US"/>
        </w:rPr>
        <w:t>overfitting. The error on the training set is driven to a very small value, but when new data is presented to the network the error is large. The network has memorized the training examples, but it has not learned to </w:t>
      </w:r>
      <w:bookmarkStart w:id="12" w:name="zmw57dd0e12120"/>
      <w:bookmarkEnd w:id="12"/>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o address the overfitting problem, the general practice is to first divide the data into three subsets. The first subset is the training </w:t>
      </w:r>
      <w:bookmarkStart w:id="13" w:name="zmw57dd0e2706"/>
      <w:bookmarkEnd w:id="13"/>
      <w:r w:rsidRPr="004669DA">
        <w:rPr>
          <w:rFonts w:asciiTheme="majorBidi" w:hAnsiTheme="majorBidi" w:cstheme="majorBidi"/>
          <w:bCs/>
          <w:color w:val="FF0000"/>
          <w:sz w:val="24"/>
          <w:szCs w:val="24"/>
          <w:lang w:val="en-GB" w:eastAsia="zh-CN" w:bidi="en-US"/>
        </w:rPr>
        <w:t>set, which is used for computing the gradient and updating the network weights and biases. The second subset is the validation </w:t>
      </w:r>
      <w:bookmarkStart w:id="14" w:name="zmw57dd0e2712"/>
      <w:bookmarkEnd w:id="14"/>
      <w:r w:rsidRPr="004669DA">
        <w:rPr>
          <w:rFonts w:asciiTheme="majorBidi" w:hAnsiTheme="majorBidi" w:cstheme="majorBidi"/>
          <w:bCs/>
          <w:color w:val="FF0000"/>
          <w:sz w:val="24"/>
          <w:szCs w:val="24"/>
          <w:lang w:val="en-GB" w:eastAsia="zh-CN" w:bidi="en-US"/>
        </w:rPr>
        <w:t xml:space="preserve">set. The error on the validation set is monitored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to </w:t>
      </w:r>
      <w:r w:rsidR="00931F17" w:rsidRPr="004669DA">
        <w:rPr>
          <w:rFonts w:asciiTheme="majorBidi" w:hAnsiTheme="majorBidi" w:cstheme="majorBidi"/>
          <w:bCs/>
          <w:color w:val="FF0000"/>
          <w:sz w:val="24"/>
          <w:szCs w:val="24"/>
          <w:lang w:val="en-GB" w:eastAsia="zh-CN" w:bidi="en-US"/>
        </w:rPr>
        <w:t>over fit</w:t>
      </w:r>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are saved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5" w:name="zmw57dd0e2722"/>
      <w:bookmarkEnd w:id="15"/>
      <w:r w:rsidRPr="004669DA">
        <w:rPr>
          <w:rFonts w:asciiTheme="majorBidi" w:hAnsiTheme="majorBidi" w:cstheme="majorBidi"/>
          <w:bCs/>
          <w:color w:val="FF0000"/>
          <w:sz w:val="24"/>
          <w:szCs w:val="24"/>
          <w:lang w:val="en-GB" w:eastAsia="zh-CN" w:bidi="en-US"/>
        </w:rPr>
        <w:t>set error is not used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ill be randomly divided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70%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15%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The last 15% are used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is configured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It can be seen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diagram also reveals some other important characteristics of the neural network in question. For example, the total input data set is divided randomly divided into the three subsets using the division parameters specified in the above, i.e. with the ratios for training, testing and validation are 0.7, 0.15 and 0.15, respectively. The Scaled Conjugate Gradient schema is used to train for the optimal values of network weights and bias. The training performance is evaluated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391286" w:rsidRPr="004669DA">
        <w:rPr>
          <w:rFonts w:asciiTheme="majorBidi" w:hAnsiTheme="majorBidi" w:cstheme="majorBidi"/>
          <w:bCs/>
          <w:color w:val="FF0000"/>
          <w:sz w:val="24"/>
          <w:szCs w:val="24"/>
          <w:lang w:val="en-GB" w:eastAsia="zh-CN" w:bidi="en-US"/>
        </w:rPr>
        <w:t>dicates that it took in total 11</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errors have increased for 6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rPr>
        <w:drawing>
          <wp:inline distT="0" distB="0" distL="0" distR="0" wp14:anchorId="12C54659" wp14:editId="3528848C">
            <wp:extent cx="4210050" cy="59456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210050" cy="5945694"/>
                    </a:xfrm>
                    <a:prstGeom prst="rect">
                      <a:avLst/>
                    </a:prstGeom>
                    <a:noFill/>
                    <a:ln>
                      <a:noFill/>
                    </a:ln>
                  </pic:spPr>
                </pic:pic>
              </a:graphicData>
            </a:graphic>
          </wp:inline>
        </w:drawing>
      </w:r>
    </w:p>
    <w:p w14:paraId="3291A559" w14:textId="77777777"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fldSimple w:instr=" SEQ Figure \* ARABIC ">
        <w:r w:rsidR="00A158CD">
          <w:rPr>
            <w:noProof/>
          </w:rPr>
          <w:t>1</w:t>
        </w:r>
      </w:fldSimple>
      <w:r>
        <w:t xml:space="preserve"> Neural Network Structure</w:t>
      </w:r>
    </w:p>
    <w:p w14:paraId="18810A9F" w14:textId="77777777"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is shown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77777777" w:rsidR="00201BF7"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6" w:name="zmw57dd0e1615"/>
      <w:bookmarkEnd w:id="16"/>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ample, 175</w:t>
      </w:r>
      <w:r w:rsidR="00201BF7" w:rsidRPr="004669DA">
        <w:rPr>
          <w:rFonts w:asciiTheme="majorBidi" w:hAnsiTheme="majorBidi" w:cstheme="majorBidi"/>
          <w:bCs/>
          <w:color w:val="FF0000"/>
          <w:sz w:val="24"/>
          <w:szCs w:val="24"/>
          <w:lang w:val="en-GB" w:eastAsia="zh-CN" w:bidi="en-US"/>
        </w:rPr>
        <w:t xml:space="preserve"> network traffic packages are correctly classified as normal. This corresponds to 4</w:t>
      </w:r>
      <w:r w:rsidR="003E1A91" w:rsidRPr="004669DA">
        <w:rPr>
          <w:rFonts w:asciiTheme="majorBidi" w:hAnsiTheme="majorBidi" w:cstheme="majorBidi"/>
          <w:bCs/>
          <w:color w:val="FF0000"/>
          <w:sz w:val="24"/>
          <w:szCs w:val="24"/>
          <w:lang w:val="en-GB" w:eastAsia="zh-CN" w:bidi="en-US"/>
        </w:rPr>
        <w:t>9</w:t>
      </w:r>
      <w:r w:rsidR="00201BF7" w:rsidRPr="004669DA">
        <w:rPr>
          <w:rFonts w:asciiTheme="majorBidi" w:hAnsiTheme="majorBidi" w:cstheme="majorBidi"/>
          <w:bCs/>
          <w:color w:val="FF0000"/>
          <w:sz w:val="24"/>
          <w:szCs w:val="24"/>
          <w:lang w:val="en-GB" w:eastAsia="zh-CN" w:bidi="en-US"/>
        </w:rPr>
        <w:t>.</w:t>
      </w:r>
      <w:r w:rsidR="003E1A91" w:rsidRPr="004669DA">
        <w:rPr>
          <w:rFonts w:asciiTheme="majorBidi" w:hAnsiTheme="majorBidi" w:cstheme="majorBidi"/>
          <w:bCs/>
          <w:color w:val="FF0000"/>
          <w:sz w:val="24"/>
          <w:szCs w:val="24"/>
          <w:lang w:val="en-GB" w:eastAsia="zh-CN" w:bidi="en-US"/>
        </w:rPr>
        <w:t>7</w:t>
      </w:r>
      <w:r w:rsidR="00201BF7" w:rsidRPr="004669DA">
        <w:rPr>
          <w:rFonts w:asciiTheme="majorBidi" w:hAnsiTheme="majorBidi" w:cstheme="majorBidi"/>
          <w:bCs/>
          <w:color w:val="FF0000"/>
          <w:sz w:val="24"/>
          <w:szCs w:val="24"/>
          <w:lang w:val="en-GB" w:eastAsia="zh-CN" w:bidi="en-US"/>
        </w:rPr>
        <w:t>% of all 352 training samples. Similarly, 17</w:t>
      </w:r>
      <w:r w:rsidR="00A657B3" w:rsidRPr="004669DA">
        <w:rPr>
          <w:rFonts w:asciiTheme="majorBidi" w:hAnsiTheme="majorBidi" w:cstheme="majorBidi"/>
          <w:bCs/>
          <w:color w:val="FF0000"/>
          <w:sz w:val="24"/>
          <w:szCs w:val="24"/>
          <w:lang w:val="en-GB" w:eastAsia="zh-CN" w:bidi="en-US"/>
        </w:rPr>
        <w:t>3</w:t>
      </w:r>
      <w:r w:rsidR="00201BF7" w:rsidRPr="004669DA">
        <w:rPr>
          <w:rFonts w:asciiTheme="majorBidi" w:hAnsiTheme="majorBidi" w:cstheme="majorBidi"/>
          <w:bCs/>
          <w:color w:val="FF0000"/>
          <w:sz w:val="24"/>
          <w:szCs w:val="24"/>
          <w:lang w:val="en-GB" w:eastAsia="zh-CN" w:bidi="en-US"/>
        </w:rPr>
        <w:t xml:space="preserve"> network traffic packages are correctly classified as attack. This corresponds to 50%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2C3117" w:rsidRPr="004669DA">
        <w:rPr>
          <w:rFonts w:asciiTheme="majorBidi" w:hAnsiTheme="majorBidi" w:cstheme="majorBidi"/>
          <w:bCs/>
          <w:color w:val="FF0000"/>
          <w:sz w:val="24"/>
          <w:szCs w:val="24"/>
          <w:lang w:val="en-GB" w:eastAsia="zh-CN" w:bidi="en-US"/>
        </w:rPr>
        <w:t>9</w:t>
      </w:r>
      <w:r w:rsidR="00A6030D" w:rsidRPr="004669DA">
        <w:rPr>
          <w:rFonts w:asciiTheme="majorBidi" w:hAnsiTheme="majorBidi" w:cstheme="majorBidi"/>
          <w:bCs/>
          <w:color w:val="FF0000"/>
          <w:sz w:val="24"/>
          <w:szCs w:val="24"/>
          <w:lang w:val="en-GB" w:eastAsia="zh-CN" w:bidi="en-US"/>
        </w:rPr>
        <w:t>% of the predictions on the trai</w:t>
      </w:r>
      <w:r w:rsidR="00B144D7" w:rsidRPr="004669DA">
        <w:rPr>
          <w:rFonts w:asciiTheme="majorBidi" w:hAnsiTheme="majorBidi" w:cstheme="majorBidi"/>
          <w:bCs/>
          <w:color w:val="FF0000"/>
          <w:sz w:val="24"/>
          <w:szCs w:val="24"/>
          <w:lang w:val="en-GB" w:eastAsia="zh-CN" w:bidi="en-US"/>
        </w:rPr>
        <w:t>ning samples are correct and 1.1</w:t>
      </w:r>
      <w:r w:rsidR="00A6030D" w:rsidRPr="004669DA">
        <w:rPr>
          <w:rFonts w:asciiTheme="majorBidi" w:hAnsiTheme="majorBidi" w:cstheme="majorBidi"/>
          <w:bCs/>
          <w:color w:val="FF0000"/>
          <w:sz w:val="24"/>
          <w:szCs w:val="24"/>
          <w:lang w:val="en-GB" w:eastAsia="zh-CN" w:bidi="en-US"/>
        </w:rPr>
        <w:t>% are wrong classifications.</w:t>
      </w:r>
    </w:p>
    <w:p w14:paraId="1656282A" w14:textId="77777777" w:rsidR="00201BF7" w:rsidRPr="004669DA" w:rsidRDefault="00201BF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24F8FF4"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1523C10"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0AD7030A"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rPr>
        <w:lastRenderedPageBreak/>
        <w:drawing>
          <wp:inline distT="0" distB="0" distL="0" distR="0" wp14:anchorId="6E71BBE2" wp14:editId="1C41C2D1">
            <wp:extent cx="4804012" cy="470106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804361" cy="4701411"/>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7" w:name="_Ref464745294"/>
      <w:r>
        <w:t xml:space="preserve">Figure </w:t>
      </w:r>
      <w:fldSimple w:instr=" SEQ Figure \* ARABIC ">
        <w:r>
          <w:rPr>
            <w:noProof/>
          </w:rPr>
          <w:t>2</w:t>
        </w:r>
      </w:fldSimple>
      <w:bookmarkEnd w:id="17"/>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6A3B51B9" w14:textId="77777777" w:rsidR="0093620A" w:rsidRPr="004669DA" w:rsidRDefault="009D729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r w:rsidR="00176370"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instances where the model misclassifies the real attacks to be normal traffic (false negative).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rPr>
        <w:lastRenderedPageBreak/>
        <w:drawing>
          <wp:inline distT="0" distB="0" distL="0" distR="0" wp14:anchorId="21DB8D31" wp14:editId="7EC44C4A">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8" w:name="_Ref464737502"/>
      <w:r>
        <w:t xml:space="preserve">Figure </w:t>
      </w:r>
      <w:fldSimple w:instr=" SEQ Figure \* ARABIC ">
        <w:r w:rsidR="00A158CD">
          <w:rPr>
            <w:noProof/>
          </w:rPr>
          <w:t>3</w:t>
        </w:r>
      </w:fldSimple>
      <w:bookmarkEnd w:id="18"/>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77777777" w:rsidR="00B05912" w:rsidRPr="00302D57" w:rsidRDefault="004E41D8"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4BAFBB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13.35pt">
            <v:imagedata r:id="rId13" o:title="2016-10-07_20h30_47"/>
          </v:shape>
        </w:pict>
      </w:r>
      <w:r>
        <w:rPr>
          <w:rFonts w:asciiTheme="majorBidi" w:eastAsia="Times New Roman" w:hAnsiTheme="majorBidi" w:cstheme="majorBidi"/>
          <w:bCs/>
          <w:sz w:val="24"/>
          <w:szCs w:val="24"/>
          <w:lang w:val="en-GB" w:bidi="en-US"/>
        </w:rPr>
        <w:lastRenderedPageBreak/>
        <w:pict w14:anchorId="2FBDD5FF">
          <v:shape id="_x0000_i1026" type="#_x0000_t75" style="width:468pt;height:258.65pt">
            <v:imagedata r:id="rId14" o:title="2016-10-07_20h32_45"/>
          </v:shape>
        </w:pict>
      </w:r>
      <w:r>
        <w:rPr>
          <w:rFonts w:asciiTheme="majorBidi" w:eastAsia="Times New Roman" w:hAnsiTheme="majorBidi" w:cstheme="majorBidi"/>
          <w:bCs/>
          <w:sz w:val="24"/>
          <w:szCs w:val="24"/>
          <w:lang w:val="en-GB" w:bidi="en-US"/>
        </w:rPr>
        <w:pict w14:anchorId="20C76E8E">
          <v:shape id="_x0000_i1027" type="#_x0000_t75" style="width:468pt;height:264pt">
            <v:imagedata r:id="rId15" o:title="2016-10-07_20h33_20"/>
          </v:shape>
        </w:pict>
      </w:r>
      <w:r>
        <w:rPr>
          <w:rFonts w:asciiTheme="majorBidi" w:eastAsia="Times New Roman" w:hAnsiTheme="majorBidi" w:cstheme="majorBidi"/>
          <w:bCs/>
          <w:sz w:val="24"/>
          <w:szCs w:val="24"/>
          <w:lang w:val="en-GB" w:bidi="en-US"/>
        </w:rPr>
        <w:lastRenderedPageBreak/>
        <w:pict w14:anchorId="1DE90C0A">
          <v:shape id="_x0000_i1028" type="#_x0000_t75" style="width:467.35pt;height:452.65pt">
            <v:imagedata r:id="rId16" o:title="2016-10-07_20h33_39"/>
          </v:shape>
        </w:pict>
      </w:r>
      <w:r>
        <w:rPr>
          <w:rFonts w:asciiTheme="majorBidi" w:eastAsia="Times New Roman" w:hAnsiTheme="majorBidi" w:cstheme="majorBidi"/>
          <w:bCs/>
          <w:sz w:val="24"/>
          <w:szCs w:val="24"/>
          <w:lang w:val="en-GB" w:bidi="en-US"/>
        </w:rPr>
        <w:lastRenderedPageBreak/>
        <w:pict w14:anchorId="107F95EE">
          <v:shape id="_x0000_i1029" type="#_x0000_t75" style="width:468pt;height:439.35pt">
            <v:imagedata r:id="rId17" o:title="2016-10-07_20h34_03"/>
          </v:shape>
        </w:pict>
      </w:r>
      <w:r>
        <w:rPr>
          <w:rFonts w:asciiTheme="majorBidi" w:eastAsia="Times New Roman" w:hAnsiTheme="majorBidi" w:cstheme="majorBidi"/>
          <w:bCs/>
          <w:sz w:val="24"/>
          <w:szCs w:val="24"/>
          <w:lang w:val="en-GB" w:bidi="en-US"/>
        </w:rPr>
        <w:lastRenderedPageBreak/>
        <w:pict w14:anchorId="09A78B14">
          <v:shape id="_x0000_i1030" type="#_x0000_t75" style="width:468pt;height:247.35pt">
            <v:imagedata r:id="rId18" o:title="2016-10-07_20h34_30" cropbottom="4020f"/>
          </v:shape>
        </w:pict>
      </w:r>
    </w:p>
    <w:p w14:paraId="09DBFCC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588BC1DD" w14:textId="77777777" w:rsidR="00871F29" w:rsidRDefault="00871F29" w:rsidP="00592D74">
      <w:pPr>
        <w:pStyle w:val="ListParagraph"/>
        <w:spacing w:line="360" w:lineRule="auto"/>
        <w:rPr>
          <w:rFonts w:asciiTheme="majorBidi" w:eastAsia="Times New Roman" w:hAnsiTheme="majorBidi" w:cstheme="majorBidi"/>
          <w:b/>
          <w:bCs/>
          <w:sz w:val="24"/>
          <w:szCs w:val="24"/>
          <w:lang w:bidi="en-US"/>
        </w:rPr>
      </w:pPr>
    </w:p>
    <w:p w14:paraId="52614D8C" w14:textId="77777777" w:rsidR="005B1112" w:rsidRDefault="004E41D8"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B8F39E8">
          <v:shape id="_x0000_i1031" type="#_x0000_t75" style="width:467.35pt;height:444pt">
            <v:imagedata r:id="rId19" o:title="2016-10-08_12h26_44"/>
          </v:shape>
        </w:pict>
      </w:r>
      <w:r>
        <w:rPr>
          <w:rFonts w:asciiTheme="majorBidi" w:eastAsia="Times New Roman" w:hAnsiTheme="majorBidi" w:cstheme="majorBidi"/>
          <w:b/>
          <w:bCs/>
          <w:sz w:val="24"/>
          <w:szCs w:val="24"/>
          <w:lang w:bidi="en-US"/>
        </w:rPr>
        <w:lastRenderedPageBreak/>
        <w:pict w14:anchorId="40AD6999">
          <v:shape id="_x0000_i1032" type="#_x0000_t75" style="width:467.35pt;height:458.65pt">
            <v:imagedata r:id="rId20" o:title="2016-10-08_12h27_02"/>
          </v:shape>
        </w:pict>
      </w:r>
      <w:r>
        <w:rPr>
          <w:rFonts w:asciiTheme="majorBidi" w:eastAsia="Times New Roman" w:hAnsiTheme="majorBidi" w:cstheme="majorBidi"/>
          <w:b/>
          <w:bCs/>
          <w:sz w:val="24"/>
          <w:szCs w:val="24"/>
          <w:lang w:bidi="en-US"/>
        </w:rPr>
        <w:lastRenderedPageBreak/>
        <w:pict w14:anchorId="57B8F736">
          <v:shape id="_x0000_i1033" type="#_x0000_t75" style="width:466pt;height:249.35pt">
            <v:imagedata r:id="rId21" o:title="2016-10-08_12h27_21"/>
          </v:shape>
        </w:pict>
      </w:r>
      <w:r>
        <w:rPr>
          <w:rFonts w:asciiTheme="majorBidi" w:eastAsia="Times New Roman" w:hAnsiTheme="majorBidi" w:cstheme="majorBidi"/>
          <w:b/>
          <w:bCs/>
          <w:sz w:val="24"/>
          <w:szCs w:val="24"/>
          <w:lang w:bidi="en-US"/>
        </w:rPr>
        <w:lastRenderedPageBreak/>
        <w:pict w14:anchorId="6DF0AA48">
          <v:shape id="_x0000_i1034" type="#_x0000_t75" style="width:331.35pt;height:533.35pt">
            <v:imagedata r:id="rId22" o:title="2016-10-08_12h27_40"/>
          </v:shape>
        </w:pict>
      </w:r>
    </w:p>
    <w:p w14:paraId="184D5DD6" w14:textId="17341D89" w:rsidR="00F57F5C" w:rsidRDefault="002763F0"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3 layers in total. It consists of one hidden layer only in our work. The reason to choose this simple structure is because we want to focus </w:t>
      </w:r>
      <w:r w:rsidR="001E348C">
        <w:rPr>
          <w:rFonts w:asciiTheme="majorBidi" w:eastAsia="Times New Roman" w:hAnsiTheme="majorBidi" w:cstheme="majorBidi"/>
          <w:bCs/>
          <w:sz w:val="24"/>
          <w:szCs w:val="24"/>
          <w:lang w:bidi="en-US"/>
        </w:rPr>
        <w:t>the comparison on the different methods used to compress the</w:t>
      </w:r>
      <w:r w:rsidR="00762AB9">
        <w:rPr>
          <w:rFonts w:asciiTheme="majorBidi" w:eastAsia="Times New Roman" w:hAnsiTheme="majorBidi" w:cstheme="majorBidi"/>
          <w:bCs/>
          <w:sz w:val="24"/>
          <w:szCs w:val="24"/>
          <w:lang w:bidi="en-US"/>
        </w:rPr>
        <w:t xml:space="preserve"> </w:t>
      </w:r>
      <w:r w:rsidR="00F57F5C">
        <w:rPr>
          <w:rFonts w:asciiTheme="majorBidi" w:eastAsia="Times New Roman" w:hAnsiTheme="majorBidi" w:cstheme="majorBidi"/>
          <w:bCs/>
          <w:sz w:val="24"/>
          <w:szCs w:val="24"/>
          <w:lang w:bidi="en-US"/>
        </w:rPr>
        <w:t xml:space="preserve">effectiveness </w:t>
      </w:r>
      <w:r w:rsidR="00AA4943">
        <w:rPr>
          <w:rFonts w:asciiTheme="majorBidi" w:eastAsia="Times New Roman" w:hAnsiTheme="majorBidi" w:cstheme="majorBidi"/>
          <w:bCs/>
          <w:sz w:val="24"/>
          <w:szCs w:val="24"/>
          <w:lang w:bidi="en-US"/>
        </w:rPr>
        <w:t>and efficiency of the input data and to select a subset of features (i.e. Feature Selection).</w:t>
      </w:r>
    </w:p>
    <w:p w14:paraId="4275B7AA" w14:textId="6B15AA77" w:rsidR="00F57F5C" w:rsidRDefault="00762AB9"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75FC7D1B" w14:textId="564AB982" w:rsidR="005B1112" w:rsidRDefault="0092170F"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All methods are using the same neural network with the same structure. </w:t>
      </w:r>
      <w:r w:rsidR="00F57F5C">
        <w:rPr>
          <w:rFonts w:asciiTheme="majorBidi" w:eastAsia="Times New Roman" w:hAnsiTheme="majorBidi" w:cstheme="majorBidi"/>
          <w:bCs/>
          <w:sz w:val="24"/>
          <w:szCs w:val="24"/>
          <w:lang w:bidi="en-US"/>
        </w:rPr>
        <w:t>This way, the only diff</w:t>
      </w:r>
      <w:r w:rsidR="00AA4943">
        <w:rPr>
          <w:rFonts w:asciiTheme="majorBidi" w:eastAsia="Times New Roman" w:hAnsiTheme="majorBidi" w:cstheme="majorBidi"/>
          <w:bCs/>
          <w:sz w:val="24"/>
          <w:szCs w:val="24"/>
          <w:lang w:bidi="en-US"/>
        </w:rPr>
        <w:t xml:space="preserve">erence between different </w:t>
      </w:r>
      <w:r w:rsidR="00877667">
        <w:rPr>
          <w:rFonts w:asciiTheme="majorBidi" w:eastAsia="Times New Roman" w:hAnsiTheme="majorBidi" w:cstheme="majorBidi"/>
          <w:bCs/>
          <w:sz w:val="24"/>
          <w:szCs w:val="24"/>
          <w:lang w:bidi="en-US"/>
        </w:rPr>
        <w:t xml:space="preserve">techniques in question will be their ability to reduce the redundant information in the very large input data space. </w:t>
      </w:r>
      <w:r w:rsidR="00DF357A">
        <w:rPr>
          <w:rFonts w:asciiTheme="majorBidi" w:eastAsia="Times New Roman" w:hAnsiTheme="majorBidi" w:cstheme="majorBidi"/>
          <w:bCs/>
          <w:sz w:val="24"/>
          <w:szCs w:val="24"/>
          <w:lang w:bidi="en-US"/>
        </w:rPr>
        <w:t xml:space="preserve">This guarantee a fair comparison for the methods we used in our work. </w:t>
      </w:r>
    </w:p>
    <w:p w14:paraId="3179D3F3" w14:textId="77777777" w:rsidR="00BB7AAA" w:rsidRDefault="00BB7AAA" w:rsidP="00592D74">
      <w:pPr>
        <w:pStyle w:val="ListParagraph"/>
        <w:spacing w:line="360" w:lineRule="auto"/>
        <w:rPr>
          <w:rFonts w:asciiTheme="majorBidi" w:eastAsia="Times New Roman" w:hAnsiTheme="majorBidi" w:cstheme="majorBidi"/>
          <w:bCs/>
          <w:sz w:val="24"/>
          <w:szCs w:val="24"/>
          <w:lang w:bidi="en-US"/>
        </w:rPr>
      </w:pPr>
    </w:p>
    <w:p w14:paraId="29C4E26D" w14:textId="4FDE3DFF" w:rsidR="00BB7AAA" w:rsidRPr="005B1112" w:rsidRDefault="00BB7AAA"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p>
    <w:p w14:paraId="5CD8109E" w14:textId="79E8E094" w:rsidR="00C43FFB" w:rsidRDefault="004E41D8"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4C179ED">
          <v:shape id="_x0000_i1035" type="#_x0000_t75" style="width:467.35pt;height:433.35pt">
            <v:imagedata r:id="rId23" o:title="2016-10-08_12h27_53"/>
          </v:shape>
        </w:pict>
      </w:r>
      <w:r>
        <w:rPr>
          <w:rFonts w:asciiTheme="majorBidi" w:eastAsia="Times New Roman" w:hAnsiTheme="majorBidi" w:cstheme="majorBidi"/>
          <w:b/>
          <w:bCs/>
          <w:sz w:val="24"/>
          <w:szCs w:val="24"/>
          <w:lang w:bidi="en-US"/>
        </w:rPr>
        <w:lastRenderedPageBreak/>
        <w:pict w14:anchorId="4D6F56FB">
          <v:shape id="_x0000_i1036" type="#_x0000_t75" style="width:468pt;height:444pt">
            <v:imagedata r:id="rId24" o:title="2016-10-08_12h28_03"/>
          </v:shape>
        </w:pict>
      </w:r>
      <w:r>
        <w:rPr>
          <w:rFonts w:asciiTheme="majorBidi" w:eastAsia="Times New Roman" w:hAnsiTheme="majorBidi" w:cstheme="majorBidi"/>
          <w:b/>
          <w:bCs/>
          <w:sz w:val="24"/>
          <w:szCs w:val="24"/>
          <w:lang w:bidi="en-US"/>
        </w:rPr>
        <w:lastRenderedPageBreak/>
        <w:pict w14:anchorId="4368CBE0">
          <v:shape id="_x0000_i1037" type="#_x0000_t75" style="width:468pt;height:245.35pt">
            <v:imagedata r:id="rId25" o:title="2016-10-08_12h28_12"/>
          </v:shape>
        </w:pict>
      </w:r>
      <w:r>
        <w:rPr>
          <w:rFonts w:asciiTheme="majorBidi" w:eastAsia="Times New Roman" w:hAnsiTheme="majorBidi" w:cstheme="majorBidi"/>
          <w:b/>
          <w:bCs/>
          <w:sz w:val="24"/>
          <w:szCs w:val="24"/>
          <w:lang w:bidi="en-US"/>
        </w:rPr>
        <w:pict w14:anchorId="26623169">
          <v:shape id="_x0000_i1038" type="#_x0000_t75" style="width:410.65pt;height:350.65pt">
            <v:imagedata r:id="rId26" o:title="2016-10-08_12h29_32"/>
          </v:shape>
        </w:pict>
      </w:r>
    </w:p>
    <w:p w14:paraId="3E277213" w14:textId="14A6B949"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It consists of tabular instances shown as adjacent rectangles erected over discrete bins.</w:t>
      </w:r>
    </w:p>
    <w:p w14:paraId="4B51FAA6" w14:textId="23097DAF"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The graphical representation of the visual impression of the distribution of Errors (i.e. Targets vs. Outputs) is shown as the Error Histogram plot for the given data in the above </w:t>
      </w:r>
    </w:p>
    <w:p w14:paraId="1B06DFE6"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shows the performance of the system taken into account training, validation and test data set. It shows that the best validation performance was </w:t>
      </w:r>
      <w:proofErr w:type="spellStart"/>
      <w:r>
        <w:rPr>
          <w:rFonts w:asciiTheme="majorBidi" w:eastAsia="Times New Roman" w:hAnsiTheme="majorBidi" w:cstheme="majorBidi"/>
          <w:bCs/>
          <w:sz w:val="24"/>
          <w:szCs w:val="24"/>
          <w:lang w:bidi="en-US"/>
        </w:rPr>
        <w:t>xxxx</w:t>
      </w:r>
      <w:proofErr w:type="spellEnd"/>
      <w:r>
        <w:rPr>
          <w:rFonts w:asciiTheme="majorBidi" w:eastAsia="Times New Roman" w:hAnsiTheme="majorBidi" w:cstheme="majorBidi"/>
          <w:bCs/>
          <w:sz w:val="24"/>
          <w:szCs w:val="24"/>
          <w:lang w:bidi="en-US"/>
        </w:rPr>
        <w:t xml:space="preserve"> seconds at epoch 41. </w:t>
      </w: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36209528" w14:textId="0EBBF31A" w:rsidR="001D67C3" w:rsidRP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xxx shows the neural network training state plot. It also shows validation check at epoch xxx and highlights that there is no validation failure up to this epoch. </w:t>
      </w:r>
    </w:p>
    <w:p w14:paraId="3D04AEE5"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4990E16" w14:textId="6802585C" w:rsidR="00B05912" w:rsidRDefault="004E41D8"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00E453D">
          <v:shape id="_x0000_i1039" type="#_x0000_t75" style="width:468pt;height:260.65pt">
            <v:imagedata r:id="rId27" o:title="2016-10-08_12h29_47"/>
          </v:shape>
        </w:pict>
      </w:r>
      <w:r>
        <w:rPr>
          <w:rFonts w:asciiTheme="majorBidi" w:eastAsia="Times New Roman" w:hAnsiTheme="majorBidi" w:cstheme="majorBidi"/>
          <w:b/>
          <w:bCs/>
          <w:sz w:val="24"/>
          <w:szCs w:val="24"/>
          <w:lang w:bidi="en-US"/>
        </w:rPr>
        <w:pict w14:anchorId="5E83028F">
          <v:shape id="_x0000_i1040" type="#_x0000_t75" style="width:468pt;height:256pt">
            <v:imagedata r:id="rId28" o:title="2016-10-08_12h30_01"/>
          </v:shape>
        </w:pict>
      </w:r>
      <w:r>
        <w:rPr>
          <w:rFonts w:asciiTheme="majorBidi" w:eastAsia="Times New Roman" w:hAnsiTheme="majorBidi" w:cstheme="majorBidi"/>
          <w:b/>
          <w:bCs/>
          <w:sz w:val="24"/>
          <w:szCs w:val="24"/>
          <w:lang w:bidi="en-US"/>
        </w:rPr>
        <w:lastRenderedPageBreak/>
        <w:pict w14:anchorId="63061A23">
          <v:shape id="_x0000_i1041" type="#_x0000_t75" style="width:466.65pt;height:318.65pt">
            <v:imagedata r:id="rId29" o:title="2016-10-08_12h30_17"/>
          </v:shape>
        </w:pict>
      </w:r>
      <w:r>
        <w:rPr>
          <w:rFonts w:asciiTheme="majorBidi" w:eastAsia="Times New Roman" w:hAnsiTheme="majorBidi" w:cstheme="majorBidi"/>
          <w:b/>
          <w:bCs/>
          <w:sz w:val="24"/>
          <w:szCs w:val="24"/>
          <w:lang w:bidi="en-US"/>
        </w:rPr>
        <w:lastRenderedPageBreak/>
        <w:pict w14:anchorId="7C25AA05">
          <v:shape id="_x0000_i1042" type="#_x0000_t75" style="width:467.35pt;height:480.65pt">
            <v:imagedata r:id="rId30" o:title="2016-10-08_12h30_33"/>
          </v:shape>
        </w:pict>
      </w:r>
    </w:p>
    <w:p w14:paraId="7EBE0A73" w14:textId="774EF70C" w:rsidR="00B05912" w:rsidRPr="00B85801" w:rsidRDefault="00B85801"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one can easily observed from the plotted ROC curves for Training ROC, Validation ROC, Test ROC and All ROC, the classified outputs of this method is as expected. </w:t>
      </w:r>
      <w:r w:rsidR="00972EEC">
        <w:rPr>
          <w:rFonts w:asciiTheme="majorBidi" w:eastAsia="Times New Roman" w:hAnsiTheme="majorBidi" w:cstheme="majorBidi"/>
          <w:bCs/>
          <w:sz w:val="24"/>
          <w:szCs w:val="24"/>
          <w:lang w:bidi="en-US"/>
        </w:rPr>
        <w:t xml:space="preserve">One can see the curve is hugged close the top-left corner. </w:t>
      </w:r>
    </w:p>
    <w:p w14:paraId="0EA858AF"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6B5ED7B6"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0864C6A"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B2E5C8B"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CA118C3"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Pr="00592D74" w:rsidRDefault="00C43FFB" w:rsidP="00592D74">
      <w:pPr>
        <w:pStyle w:val="ListParagraph"/>
        <w:spacing w:line="360" w:lineRule="auto"/>
        <w:rPr>
          <w:rFonts w:asciiTheme="majorBidi" w:eastAsia="Times New Roman" w:hAnsiTheme="majorBidi" w:cstheme="majorBidi"/>
          <w:b/>
          <w:bCs/>
          <w:sz w:val="24"/>
          <w:szCs w:val="24"/>
          <w:lang w:bidi="en-US"/>
        </w:rPr>
      </w:pPr>
    </w:p>
    <w:p w14:paraId="3DC2390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61DCC4D0" w14:textId="16E6DC49" w:rsidR="00B57799" w:rsidRDefault="004E41D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F884F1">
          <v:shape id="_x0000_i1043" type="#_x0000_t75" style="width:467.35pt;height:434pt">
            <v:imagedata r:id="rId31" o:title="2016-10-08_12h33_19"/>
          </v:shape>
        </w:pict>
      </w:r>
      <w:r>
        <w:rPr>
          <w:rFonts w:asciiTheme="majorBidi" w:eastAsia="Times New Roman" w:hAnsiTheme="majorBidi" w:cstheme="majorBidi"/>
          <w:b/>
          <w:bCs/>
          <w:sz w:val="24"/>
          <w:szCs w:val="24"/>
          <w:lang w:bidi="en-US"/>
        </w:rPr>
        <w:lastRenderedPageBreak/>
        <w:pict w14:anchorId="1810E699">
          <v:shape id="_x0000_i1044" type="#_x0000_t75" style="width:467.35pt;height:354.65pt">
            <v:imagedata r:id="rId32" o:title="2016-10-08_12h33_28"/>
          </v:shape>
        </w:pict>
      </w:r>
      <w:r>
        <w:rPr>
          <w:rFonts w:asciiTheme="majorBidi" w:eastAsia="Times New Roman" w:hAnsiTheme="majorBidi" w:cstheme="majorBidi"/>
          <w:b/>
          <w:bCs/>
          <w:sz w:val="24"/>
          <w:szCs w:val="24"/>
          <w:lang w:bidi="en-US"/>
        </w:rPr>
        <w:pict w14:anchorId="5B6B3547">
          <v:shape id="_x0000_i1045" type="#_x0000_t75" style="width:467.35pt;height:248pt">
            <v:imagedata r:id="rId33" o:title="2016-10-08_12h33_36"/>
          </v:shape>
        </w:pict>
      </w:r>
      <w:r w:rsidR="00B57799">
        <w:rPr>
          <w:rFonts w:asciiTheme="majorBidi" w:eastAsia="Times New Roman" w:hAnsiTheme="majorBidi" w:cstheme="majorBidi"/>
          <w:b/>
          <w:bCs/>
          <w:noProof/>
          <w:sz w:val="24"/>
          <w:szCs w:val="24"/>
        </w:rPr>
        <w:lastRenderedPageBreak/>
        <w:drawing>
          <wp:inline distT="0" distB="0" distL="0" distR="0" wp14:anchorId="3ED2E51B" wp14:editId="61C51C55">
            <wp:extent cx="4969510" cy="3721683"/>
            <wp:effectExtent l="0" t="0" r="8890" b="12700"/>
            <wp:docPr id="4" name="Picture 4" descr="../Sep26_Delivery/DDoS_IDPS/tes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Sep26_Delivery/DDoS_IDPS/test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2612" cy="3724006"/>
                    </a:xfrm>
                    <a:prstGeom prst="rect">
                      <a:avLst/>
                    </a:prstGeom>
                    <a:noFill/>
                    <a:ln>
                      <a:noFill/>
                    </a:ln>
                  </pic:spPr>
                </pic:pic>
              </a:graphicData>
            </a:graphic>
          </wp:inline>
        </w:drawing>
      </w:r>
    </w:p>
    <w:p w14:paraId="319D8EF3" w14:textId="6160D6D0" w:rsidR="00B57799" w:rsidRPr="00BF286F" w:rsidRDefault="00BF286F" w:rsidP="00592D74">
      <w:pPr>
        <w:pStyle w:val="ListParagraph"/>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above figure xxx shows the configured feed forward neural network training state plot. It also shows validation check at epoch 14 and highlights that there is no validation failure up to this epoch.</w:t>
      </w:r>
    </w:p>
    <w:p w14:paraId="4B3DDA0E" w14:textId="6D775AE4" w:rsidR="00871F29" w:rsidRPr="00592D74" w:rsidRDefault="004E41D8"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B23DFB8">
          <v:shape id="_x0000_i1046" type="#_x0000_t75" style="width:466.65pt;height:250.65pt">
            <v:imagedata r:id="rId35" o:title="2016-10-08_12h34_10"/>
          </v:shape>
        </w:pict>
      </w:r>
      <w:r>
        <w:rPr>
          <w:rFonts w:asciiTheme="majorBidi" w:eastAsia="Times New Roman" w:hAnsiTheme="majorBidi" w:cstheme="majorBidi"/>
          <w:b/>
          <w:bCs/>
          <w:sz w:val="24"/>
          <w:szCs w:val="24"/>
          <w:lang w:bidi="en-US"/>
        </w:rPr>
        <w:pict w14:anchorId="5A4A9692">
          <v:shape id="_x0000_i1047" type="#_x0000_t75" style="width:467.35pt;height:237.35pt">
            <v:imagedata r:id="rId36" o:title="2016-10-08_12h34_22"/>
          </v:shape>
        </w:pict>
      </w:r>
      <w:r>
        <w:rPr>
          <w:rFonts w:asciiTheme="majorBidi" w:eastAsia="Times New Roman" w:hAnsiTheme="majorBidi" w:cstheme="majorBidi"/>
          <w:b/>
          <w:bCs/>
          <w:sz w:val="24"/>
          <w:szCs w:val="24"/>
          <w:lang w:bidi="en-US"/>
        </w:rPr>
        <w:lastRenderedPageBreak/>
        <w:pict w14:anchorId="7A7F3B46">
          <v:shape id="_x0000_i1048" type="#_x0000_t75" style="width:467.35pt;height:252pt">
            <v:imagedata r:id="rId37" o:title="2016-10-08_12h34_34"/>
          </v:shape>
        </w:pict>
      </w:r>
      <w:r>
        <w:rPr>
          <w:rFonts w:asciiTheme="majorBidi" w:eastAsia="Times New Roman" w:hAnsiTheme="majorBidi" w:cstheme="majorBidi"/>
          <w:b/>
          <w:bCs/>
          <w:sz w:val="24"/>
          <w:szCs w:val="24"/>
          <w:lang w:bidi="en-US"/>
        </w:rPr>
        <w:lastRenderedPageBreak/>
        <w:pict w14:anchorId="7E11DD45">
          <v:shape id="_x0000_i1049" type="#_x0000_t75" style="width:467.35pt;height:434pt">
            <v:imagedata r:id="rId31" o:title="2016-10-08_12h33_191"/>
          </v:shape>
        </w:pict>
      </w:r>
      <w:r>
        <w:rPr>
          <w:rFonts w:asciiTheme="majorBidi" w:eastAsia="Times New Roman" w:hAnsiTheme="majorBidi" w:cstheme="majorBidi"/>
          <w:b/>
          <w:bCs/>
          <w:sz w:val="24"/>
          <w:szCs w:val="24"/>
          <w:lang w:bidi="en-US"/>
        </w:rPr>
        <w:lastRenderedPageBreak/>
        <w:pict w14:anchorId="0E628F30">
          <v:shape id="_x0000_i1050" type="#_x0000_t75" style="width:467.35pt;height:354.65pt">
            <v:imagedata r:id="rId32" o:title="2016-10-08_12h33_281"/>
          </v:shape>
        </w:pict>
      </w:r>
      <w:r>
        <w:rPr>
          <w:rFonts w:asciiTheme="majorBidi" w:eastAsia="Times New Roman" w:hAnsiTheme="majorBidi" w:cstheme="majorBidi"/>
          <w:b/>
          <w:bCs/>
          <w:sz w:val="24"/>
          <w:szCs w:val="24"/>
          <w:lang w:bidi="en-US"/>
        </w:rPr>
        <w:pict w14:anchorId="761BE64C">
          <v:shape id="_x0000_i1051" type="#_x0000_t75" style="width:467.35pt;height:248pt">
            <v:imagedata r:id="rId33" o:title="2016-10-08_12h33_361"/>
          </v:shape>
        </w:pict>
      </w:r>
      <w:r>
        <w:rPr>
          <w:rFonts w:asciiTheme="majorBidi" w:eastAsia="Times New Roman" w:hAnsiTheme="majorBidi" w:cstheme="majorBidi"/>
          <w:b/>
          <w:bCs/>
          <w:sz w:val="24"/>
          <w:szCs w:val="24"/>
          <w:lang w:bidi="en-US"/>
        </w:rPr>
        <w:lastRenderedPageBreak/>
        <w:pict w14:anchorId="275EE4DA">
          <v:shape id="_x0000_i1052" type="#_x0000_t75" style="width:467.35pt;height:246pt">
            <v:imagedata r:id="rId38" o:title="2016-10-08_12h33_501"/>
          </v:shape>
        </w:pict>
      </w:r>
      <w:r>
        <w:rPr>
          <w:rFonts w:asciiTheme="majorBidi" w:eastAsia="Times New Roman" w:hAnsiTheme="majorBidi" w:cstheme="majorBidi"/>
          <w:b/>
          <w:bCs/>
          <w:sz w:val="24"/>
          <w:szCs w:val="24"/>
          <w:lang w:bidi="en-US"/>
        </w:rPr>
        <w:pict w14:anchorId="7E7E40C1">
          <v:shape id="_x0000_i1053" type="#_x0000_t75" style="width:467.35pt;height:246.65pt">
            <v:imagedata r:id="rId39" o:title="2016-10-08_12h34_001"/>
          </v:shape>
        </w:pict>
      </w:r>
      <w:r>
        <w:rPr>
          <w:rFonts w:asciiTheme="majorBidi" w:eastAsia="Times New Roman" w:hAnsiTheme="majorBidi" w:cstheme="majorBidi"/>
          <w:b/>
          <w:bCs/>
          <w:sz w:val="24"/>
          <w:szCs w:val="24"/>
          <w:lang w:bidi="en-US"/>
        </w:rPr>
        <w:lastRenderedPageBreak/>
        <w:pict w14:anchorId="4C8729D8">
          <v:shape id="_x0000_i1054" type="#_x0000_t75" style="width:466.65pt;height:250.65pt">
            <v:imagedata r:id="rId35" o:title="2016-10-08_12h34_101"/>
          </v:shape>
        </w:pict>
      </w:r>
      <w:r>
        <w:rPr>
          <w:rFonts w:asciiTheme="majorBidi" w:eastAsia="Times New Roman" w:hAnsiTheme="majorBidi" w:cstheme="majorBidi"/>
          <w:b/>
          <w:bCs/>
          <w:sz w:val="24"/>
          <w:szCs w:val="24"/>
          <w:lang w:bidi="en-US"/>
        </w:rPr>
        <w:pict w14:anchorId="785D1583">
          <v:shape id="_x0000_i1055" type="#_x0000_t75" style="width:467.35pt;height:237.35pt">
            <v:imagedata r:id="rId36" o:title="2016-10-08_12h34_221"/>
          </v:shape>
        </w:pict>
      </w:r>
    </w:p>
    <w:p w14:paraId="1EE321A1" w14:textId="77777777" w:rsidR="001B6DA7" w:rsidRPr="00592D74"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4E41D8">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56" type="#_x0000_t75" style="width:467.35pt;height:434pt">
            <v:imagedata r:id="rId40" o:title="2016-10-08_13h28_05"/>
          </v:shape>
        </w:pict>
      </w:r>
      <w:r>
        <w:rPr>
          <w:rFonts w:asciiTheme="majorBidi" w:eastAsia="Times New Roman" w:hAnsiTheme="majorBidi" w:cstheme="majorBidi"/>
          <w:b/>
          <w:bCs/>
          <w:sz w:val="24"/>
          <w:szCs w:val="24"/>
          <w:lang w:bidi="en-US"/>
        </w:rPr>
        <w:lastRenderedPageBreak/>
        <w:pict w14:anchorId="31E9DE6C">
          <v:shape id="_x0000_i1057" type="#_x0000_t75" style="width:467.35pt;height:260.65pt">
            <v:imagedata r:id="rId41" o:title="2016-10-08_13h28_31"/>
          </v:shape>
        </w:pict>
      </w:r>
      <w:r>
        <w:rPr>
          <w:rFonts w:asciiTheme="majorBidi" w:eastAsia="Times New Roman" w:hAnsiTheme="majorBidi" w:cstheme="majorBidi"/>
          <w:b/>
          <w:bCs/>
          <w:sz w:val="24"/>
          <w:szCs w:val="24"/>
          <w:lang w:bidi="en-US"/>
        </w:rPr>
        <w:pict w14:anchorId="7406B0CB">
          <v:shape id="_x0000_i1058" type="#_x0000_t75" style="width:468pt;height:272pt">
            <v:imagedata r:id="rId42" o:title="2016-10-08_13h28_43"/>
          </v:shape>
        </w:pict>
      </w:r>
      <w:r>
        <w:rPr>
          <w:rFonts w:asciiTheme="majorBidi" w:eastAsia="Times New Roman" w:hAnsiTheme="majorBidi" w:cstheme="majorBidi"/>
          <w:b/>
          <w:bCs/>
          <w:sz w:val="24"/>
          <w:szCs w:val="24"/>
          <w:lang w:bidi="en-US"/>
        </w:rPr>
        <w:lastRenderedPageBreak/>
        <w:pict w14:anchorId="3FB95A9A">
          <v:shape id="_x0000_i1059" type="#_x0000_t75" style="width:467.35pt;height:263.35pt">
            <v:imagedata r:id="rId43" o:title="2016-10-08_13h29_05"/>
          </v:shape>
        </w:pict>
      </w:r>
      <w:r>
        <w:rPr>
          <w:rFonts w:asciiTheme="majorBidi" w:eastAsia="Times New Roman" w:hAnsiTheme="majorBidi" w:cstheme="majorBidi"/>
          <w:b/>
          <w:bCs/>
          <w:sz w:val="24"/>
          <w:szCs w:val="24"/>
          <w:lang w:bidi="en-US"/>
        </w:rPr>
        <w:pict w14:anchorId="44D58D5A">
          <v:shape id="_x0000_i1060" type="#_x0000_t75" style="width:464.65pt;height:292pt">
            <v:imagedata r:id="rId44" o:title="2016-10-08_13h29_14"/>
          </v:shape>
        </w:pict>
      </w:r>
      <w:r>
        <w:rPr>
          <w:rFonts w:asciiTheme="majorBidi" w:eastAsia="Times New Roman" w:hAnsiTheme="majorBidi" w:cstheme="majorBidi"/>
          <w:b/>
          <w:bCs/>
          <w:sz w:val="24"/>
          <w:szCs w:val="24"/>
          <w:lang w:bidi="en-US"/>
        </w:rPr>
        <w:lastRenderedPageBreak/>
        <w:pict w14:anchorId="4F9C9381">
          <v:shape id="_x0000_i1061" type="#_x0000_t75" style="width:467.35pt;height:305.35pt">
            <v:imagedata r:id="rId45" o:title="2016-10-08_13h29_25"/>
          </v:shape>
        </w:pict>
      </w:r>
      <w:r>
        <w:rPr>
          <w:rFonts w:asciiTheme="majorBidi" w:eastAsia="Times New Roman" w:hAnsiTheme="majorBidi" w:cstheme="majorBidi"/>
          <w:b/>
          <w:bCs/>
          <w:sz w:val="24"/>
          <w:szCs w:val="24"/>
          <w:lang w:bidi="en-US"/>
        </w:rPr>
        <w:pict w14:anchorId="44D3A596">
          <v:shape id="_x0000_i1062" type="#_x0000_t75" style="width:468pt;height:336pt">
            <v:imagedata r:id="rId46" o:title="2016-10-08_13h29_38"/>
          </v:shape>
        </w:pict>
      </w:r>
      <w:r>
        <w:rPr>
          <w:rFonts w:asciiTheme="majorBidi" w:eastAsia="Times New Roman" w:hAnsiTheme="majorBidi" w:cstheme="majorBidi"/>
          <w:b/>
          <w:bCs/>
          <w:sz w:val="24"/>
          <w:szCs w:val="24"/>
          <w:lang w:bidi="en-US"/>
        </w:rPr>
        <w:lastRenderedPageBreak/>
        <w:pict w14:anchorId="068450A6">
          <v:shape id="_x0000_i1063" type="#_x0000_t75" style="width:467.35pt;height:244.65pt">
            <v:imagedata r:id="rId47"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4E41D8"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64" type="#_x0000_t75" style="width:467.35pt;height:418pt">
            <v:imagedata r:id="rId48" o:title="2016-10-08_13h33_21"/>
          </v:shape>
        </w:pict>
      </w:r>
      <w:r>
        <w:rPr>
          <w:rFonts w:asciiTheme="majorBidi" w:eastAsia="Times New Roman" w:hAnsiTheme="majorBidi" w:cstheme="majorBidi"/>
          <w:b/>
          <w:bCs/>
          <w:sz w:val="24"/>
          <w:szCs w:val="24"/>
          <w:lang w:bidi="en-US"/>
        </w:rPr>
        <w:lastRenderedPageBreak/>
        <w:pict w14:anchorId="09D2331B">
          <v:shape id="_x0000_i1065" type="#_x0000_t75" style="width:467.35pt;height:400.65pt">
            <v:imagedata r:id="rId49" o:title="2016-10-08_13h33_31"/>
          </v:shape>
        </w:pict>
      </w:r>
      <w:r>
        <w:rPr>
          <w:rFonts w:asciiTheme="majorBidi" w:eastAsia="Times New Roman" w:hAnsiTheme="majorBidi" w:cstheme="majorBidi"/>
          <w:b/>
          <w:bCs/>
          <w:sz w:val="24"/>
          <w:szCs w:val="24"/>
          <w:lang w:bidi="en-US"/>
        </w:rPr>
        <w:lastRenderedPageBreak/>
        <w:pict w14:anchorId="5FFF4CE0">
          <v:shape id="_x0000_i1066" type="#_x0000_t75" style="width:467.35pt;height:253.35pt">
            <v:imagedata r:id="rId50" o:title="2016-10-08_13h33_38"/>
          </v:shape>
        </w:pict>
      </w:r>
      <w:r>
        <w:rPr>
          <w:rFonts w:asciiTheme="majorBidi" w:eastAsia="Times New Roman" w:hAnsiTheme="majorBidi" w:cstheme="majorBidi"/>
          <w:b/>
          <w:bCs/>
          <w:sz w:val="24"/>
          <w:szCs w:val="24"/>
          <w:lang w:bidi="en-US"/>
        </w:rPr>
        <w:pict w14:anchorId="603524CF">
          <v:shape id="_x0000_i1067" type="#_x0000_t75" style="width:467.35pt;height:244pt">
            <v:imagedata r:id="rId51" o:title="2016-10-08_13h33_49"/>
          </v:shape>
        </w:pict>
      </w:r>
      <w:r>
        <w:rPr>
          <w:rFonts w:asciiTheme="majorBidi" w:eastAsia="Times New Roman" w:hAnsiTheme="majorBidi" w:cstheme="majorBidi"/>
          <w:b/>
          <w:bCs/>
          <w:sz w:val="24"/>
          <w:szCs w:val="24"/>
          <w:lang w:bidi="en-US"/>
        </w:rPr>
        <w:lastRenderedPageBreak/>
        <w:pict w14:anchorId="71D20791">
          <v:shape id="_x0000_i1068" type="#_x0000_t75" style="width:467.35pt;height:255.35pt">
            <v:imagedata r:id="rId52" o:title="2016-10-08_13h33_59"/>
          </v:shape>
        </w:pict>
      </w:r>
      <w:r>
        <w:rPr>
          <w:rFonts w:asciiTheme="majorBidi" w:eastAsia="Times New Roman" w:hAnsiTheme="majorBidi" w:cstheme="majorBidi"/>
          <w:b/>
          <w:bCs/>
          <w:sz w:val="24"/>
          <w:szCs w:val="24"/>
          <w:lang w:bidi="en-US"/>
        </w:rPr>
        <w:pict w14:anchorId="217934DF">
          <v:shape id="_x0000_i1069" type="#_x0000_t75" style="width:467.35pt;height:260.65pt">
            <v:imagedata r:id="rId53" o:title="2016-10-08_13h34_09"/>
          </v:shape>
        </w:pict>
      </w:r>
      <w:r>
        <w:rPr>
          <w:rFonts w:asciiTheme="majorBidi" w:eastAsia="Times New Roman" w:hAnsiTheme="majorBidi" w:cstheme="majorBidi"/>
          <w:b/>
          <w:bCs/>
          <w:sz w:val="24"/>
          <w:szCs w:val="24"/>
          <w:lang w:bidi="en-US"/>
        </w:rPr>
        <w:lastRenderedPageBreak/>
        <w:pict w14:anchorId="41EE17C4">
          <v:shape id="_x0000_i1070" type="#_x0000_t75" style="width:468pt;height:392pt">
            <v:imagedata r:id="rId54" o:title="2016-10-08_13h34_17"/>
          </v:shape>
        </w:pict>
      </w:r>
      <w:r>
        <w:rPr>
          <w:rFonts w:asciiTheme="majorBidi" w:eastAsia="Times New Roman" w:hAnsiTheme="majorBidi" w:cstheme="majorBidi"/>
          <w:b/>
          <w:bCs/>
          <w:sz w:val="24"/>
          <w:szCs w:val="24"/>
          <w:lang w:bidi="en-US"/>
        </w:rPr>
        <w:pict w14:anchorId="6612A25A">
          <v:shape id="_x0000_i1071" type="#_x0000_t75" style="width:467.35pt;height:240.65pt">
            <v:imagedata r:id="rId55"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77777777" w:rsidR="001B6DA7" w:rsidRPr="00592D74" w:rsidRDefault="004E41D8"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72" type="#_x0000_t75" style="width:467.35pt;height:374.65pt">
            <v:imagedata r:id="rId56" o:title="2016-10-08_13h37_03"/>
          </v:shape>
        </w:pict>
      </w:r>
      <w:r>
        <w:rPr>
          <w:rFonts w:asciiTheme="majorBidi" w:eastAsia="Times New Roman" w:hAnsiTheme="majorBidi" w:cstheme="majorBidi"/>
          <w:b/>
          <w:bCs/>
          <w:sz w:val="24"/>
          <w:szCs w:val="24"/>
          <w:lang w:bidi="en-US"/>
        </w:rPr>
        <w:lastRenderedPageBreak/>
        <w:pict w14:anchorId="2374E9A1">
          <v:shape id="_x0000_i1073" type="#_x0000_t75" style="width:467.35pt;height:365.35pt">
            <v:imagedata r:id="rId57" o:title="2016-10-08_13h37_10"/>
          </v:shape>
        </w:pict>
      </w:r>
      <w:r>
        <w:rPr>
          <w:rFonts w:asciiTheme="majorBidi" w:eastAsia="Times New Roman" w:hAnsiTheme="majorBidi" w:cstheme="majorBidi"/>
          <w:b/>
          <w:bCs/>
          <w:sz w:val="24"/>
          <w:szCs w:val="24"/>
          <w:lang w:bidi="en-US"/>
        </w:rPr>
        <w:pict w14:anchorId="57338E8B">
          <v:shape id="_x0000_i1074" type="#_x0000_t75" style="width:466.65pt;height:236.65pt">
            <v:imagedata r:id="rId58" o:title="2016-10-08_13h37_17"/>
          </v:shape>
        </w:pict>
      </w:r>
      <w:r>
        <w:rPr>
          <w:rFonts w:asciiTheme="majorBidi" w:eastAsia="Times New Roman" w:hAnsiTheme="majorBidi" w:cstheme="majorBidi"/>
          <w:b/>
          <w:bCs/>
          <w:sz w:val="24"/>
          <w:szCs w:val="24"/>
          <w:lang w:bidi="en-US"/>
        </w:rPr>
        <w:lastRenderedPageBreak/>
        <w:pict w14:anchorId="6FF04827">
          <v:shape id="_x0000_i1075" type="#_x0000_t75" style="width:467.35pt;height:249.35pt">
            <v:imagedata r:id="rId59" o:title="2016-10-08_13h37_29"/>
          </v:shape>
        </w:pict>
      </w:r>
      <w:r>
        <w:rPr>
          <w:rFonts w:asciiTheme="majorBidi" w:eastAsia="Times New Roman" w:hAnsiTheme="majorBidi" w:cstheme="majorBidi"/>
          <w:b/>
          <w:bCs/>
          <w:sz w:val="24"/>
          <w:szCs w:val="24"/>
          <w:lang w:bidi="en-US"/>
        </w:rPr>
        <w:pict w14:anchorId="700D0251">
          <v:shape id="_x0000_i1076" type="#_x0000_t75" style="width:467.35pt;height:248.65pt">
            <v:imagedata r:id="rId60" o:title="2016-10-08_13h37_38"/>
          </v:shape>
        </w:pict>
      </w:r>
      <w:r>
        <w:rPr>
          <w:rFonts w:asciiTheme="majorBidi" w:eastAsia="Times New Roman" w:hAnsiTheme="majorBidi" w:cstheme="majorBidi"/>
          <w:b/>
          <w:bCs/>
          <w:sz w:val="24"/>
          <w:szCs w:val="24"/>
          <w:lang w:bidi="en-US"/>
        </w:rPr>
        <w:lastRenderedPageBreak/>
        <w:pict w14:anchorId="3E1ECAE5">
          <v:shape id="_x0000_i1077" type="#_x0000_t75" style="width:468pt;height:273.35pt">
            <v:imagedata r:id="rId61" o:title="2016-10-08_13h37_49"/>
          </v:shape>
        </w:pict>
      </w:r>
      <w:r>
        <w:rPr>
          <w:rFonts w:asciiTheme="majorBidi" w:eastAsia="Times New Roman" w:hAnsiTheme="majorBidi" w:cstheme="majorBidi"/>
          <w:b/>
          <w:bCs/>
          <w:sz w:val="24"/>
          <w:szCs w:val="24"/>
          <w:lang w:bidi="en-US"/>
        </w:rPr>
        <w:pict w14:anchorId="3E5A9B91">
          <v:shape id="_x0000_i1078" type="#_x0000_t75" style="width:467.35pt;height:308.65pt">
            <v:imagedata r:id="rId62" o:title="2016-10-08_13h37_59"/>
          </v:shape>
        </w:pict>
      </w:r>
      <w:r>
        <w:rPr>
          <w:rFonts w:asciiTheme="majorBidi" w:eastAsia="Times New Roman" w:hAnsiTheme="majorBidi" w:cstheme="majorBidi"/>
          <w:b/>
          <w:bCs/>
          <w:sz w:val="24"/>
          <w:szCs w:val="24"/>
          <w:lang w:bidi="en-US"/>
        </w:rPr>
        <w:lastRenderedPageBreak/>
        <w:pict w14:anchorId="350EE47D">
          <v:shape id="_x0000_i1079" type="#_x0000_t75" style="width:466pt;height:306.65pt">
            <v:imagedata r:id="rId63"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407A7D5C" w14:textId="77777777" w:rsidR="00BF1CD9" w:rsidRPr="00592D74" w:rsidRDefault="004E41D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606EF2">
          <v:shape id="_x0000_i1080" type="#_x0000_t75" style="width:468pt;height:357.35pt">
            <v:imagedata r:id="rId64" o:title="2016-10-08_13h40_03"/>
          </v:shape>
        </w:pict>
      </w:r>
      <w:r>
        <w:rPr>
          <w:rFonts w:asciiTheme="majorBidi" w:eastAsia="Times New Roman" w:hAnsiTheme="majorBidi" w:cstheme="majorBidi"/>
          <w:b/>
          <w:bCs/>
          <w:sz w:val="24"/>
          <w:szCs w:val="24"/>
          <w:lang w:bidi="en-US"/>
        </w:rPr>
        <w:lastRenderedPageBreak/>
        <w:pict w14:anchorId="698D0417">
          <v:shape id="_x0000_i1081" type="#_x0000_t75" style="width:467.35pt;height:389.35pt">
            <v:imagedata r:id="rId65" o:title="2016-10-08_13h40_10"/>
          </v:shape>
        </w:pict>
      </w:r>
      <w:r>
        <w:rPr>
          <w:rFonts w:asciiTheme="majorBidi" w:eastAsia="Times New Roman" w:hAnsiTheme="majorBidi" w:cstheme="majorBidi"/>
          <w:b/>
          <w:bCs/>
          <w:sz w:val="24"/>
          <w:szCs w:val="24"/>
          <w:lang w:bidi="en-US"/>
        </w:rPr>
        <w:pict w14:anchorId="61E2DFD0">
          <v:shape id="_x0000_i1082" type="#_x0000_t75" style="width:467.35pt;height:238.65pt">
            <v:imagedata r:id="rId66" o:title="2016-10-08_13h40_17"/>
          </v:shape>
        </w:pict>
      </w:r>
      <w:r>
        <w:rPr>
          <w:rFonts w:asciiTheme="majorBidi" w:eastAsia="Times New Roman" w:hAnsiTheme="majorBidi" w:cstheme="majorBidi"/>
          <w:b/>
          <w:bCs/>
          <w:sz w:val="24"/>
          <w:szCs w:val="24"/>
          <w:lang w:bidi="en-US"/>
        </w:rPr>
        <w:lastRenderedPageBreak/>
        <w:pict w14:anchorId="57B11942">
          <v:shape id="_x0000_i1083" type="#_x0000_t75" style="width:467.35pt;height:276.65pt">
            <v:imagedata r:id="rId67" o:title="2016-10-08_13h40_26"/>
          </v:shape>
        </w:pict>
      </w:r>
      <w:r>
        <w:rPr>
          <w:rFonts w:asciiTheme="majorBidi" w:eastAsia="Times New Roman" w:hAnsiTheme="majorBidi" w:cstheme="majorBidi"/>
          <w:b/>
          <w:bCs/>
          <w:sz w:val="24"/>
          <w:szCs w:val="24"/>
          <w:lang w:bidi="en-US"/>
        </w:rPr>
        <w:pict w14:anchorId="4022EBFE">
          <v:shape id="_x0000_i1084" type="#_x0000_t75" style="width:467.35pt;height:246pt">
            <v:imagedata r:id="rId68" o:title="2016-10-08_13h40_36"/>
          </v:shape>
        </w:pict>
      </w:r>
      <w:r>
        <w:rPr>
          <w:rFonts w:asciiTheme="majorBidi" w:eastAsia="Times New Roman" w:hAnsiTheme="majorBidi" w:cstheme="majorBidi"/>
          <w:b/>
          <w:bCs/>
          <w:sz w:val="24"/>
          <w:szCs w:val="24"/>
          <w:lang w:bidi="en-US"/>
        </w:rPr>
        <w:lastRenderedPageBreak/>
        <w:pict w14:anchorId="16C44226">
          <v:shape id="_x0000_i1085" type="#_x0000_t75" style="width:467.35pt;height:260pt">
            <v:imagedata r:id="rId69" o:title="2016-10-08_13h40_45"/>
          </v:shape>
        </w:pict>
      </w:r>
      <w:r>
        <w:rPr>
          <w:rFonts w:asciiTheme="majorBidi" w:eastAsia="Times New Roman" w:hAnsiTheme="majorBidi" w:cstheme="majorBidi"/>
          <w:b/>
          <w:bCs/>
          <w:sz w:val="24"/>
          <w:szCs w:val="24"/>
          <w:lang w:bidi="en-US"/>
        </w:rPr>
        <w:pict w14:anchorId="022A5B3D">
          <v:shape id="_x0000_i1086" type="#_x0000_t75" style="width:467.35pt;height:281.35pt">
            <v:imagedata r:id="rId70" o:title="2016-10-08_13h40_53"/>
          </v:shape>
        </w:pict>
      </w:r>
      <w:r>
        <w:rPr>
          <w:rFonts w:asciiTheme="majorBidi" w:eastAsia="Times New Roman" w:hAnsiTheme="majorBidi" w:cstheme="majorBidi"/>
          <w:b/>
          <w:bCs/>
          <w:sz w:val="24"/>
          <w:szCs w:val="24"/>
          <w:lang w:bidi="en-US"/>
        </w:rPr>
        <w:lastRenderedPageBreak/>
        <w:pict w14:anchorId="2DFAE5D0">
          <v:shape id="_x0000_i1087" type="#_x0000_t75" style="width:467.35pt;height:290.65pt">
            <v:imagedata r:id="rId71" o:title="2016-10-08_13h41_03"/>
          </v:shape>
        </w:pict>
      </w:r>
      <w:r>
        <w:rPr>
          <w:rFonts w:asciiTheme="majorBidi" w:eastAsia="Times New Roman" w:hAnsiTheme="majorBidi" w:cstheme="majorBidi"/>
          <w:b/>
          <w:bCs/>
          <w:sz w:val="24"/>
          <w:szCs w:val="24"/>
          <w:lang w:bidi="en-US"/>
        </w:rPr>
        <w:pict w14:anchorId="0D4F2E51">
          <v:shape id="_x0000_i1088" type="#_x0000_t75" style="width:467.35pt;height:284pt">
            <v:imagedata r:id="rId72" o:title="2016-10-08_13h41_19"/>
          </v:shape>
        </w:pict>
      </w:r>
      <w:r>
        <w:rPr>
          <w:rFonts w:asciiTheme="majorBidi" w:eastAsia="Times New Roman" w:hAnsiTheme="majorBidi" w:cstheme="majorBidi"/>
          <w:b/>
          <w:bCs/>
          <w:sz w:val="24"/>
          <w:szCs w:val="24"/>
          <w:lang w:bidi="en-US"/>
        </w:rPr>
        <w:lastRenderedPageBreak/>
        <w:pict w14:anchorId="31B08410">
          <v:shape id="_x0000_i1089" type="#_x0000_t75" style="width:467.35pt;height:242.65pt">
            <v:imagedata r:id="rId73" o:title="2016-10-08_13h41_29"/>
          </v:shape>
        </w:pict>
      </w:r>
      <w:r>
        <w:rPr>
          <w:rFonts w:asciiTheme="majorBidi" w:eastAsia="Times New Roman" w:hAnsiTheme="majorBidi" w:cstheme="majorBidi"/>
          <w:b/>
          <w:bCs/>
          <w:sz w:val="24"/>
          <w:szCs w:val="24"/>
          <w:lang w:bidi="en-US"/>
        </w:rPr>
        <w:pict w14:anchorId="5BC71AD9">
          <v:shape id="_x0000_i1090" type="#_x0000_t75" style="width:467.35pt;height:290.65pt">
            <v:imagedata r:id="rId74" o:title="2016-10-08_13h41_35"/>
          </v:shape>
        </w:pict>
      </w:r>
      <w:r>
        <w:rPr>
          <w:rFonts w:asciiTheme="majorBidi" w:eastAsia="Times New Roman" w:hAnsiTheme="majorBidi" w:cstheme="majorBidi"/>
          <w:b/>
          <w:bCs/>
          <w:sz w:val="24"/>
          <w:szCs w:val="24"/>
          <w:lang w:bidi="en-US"/>
        </w:rPr>
        <w:lastRenderedPageBreak/>
        <w:pict w14:anchorId="005DEA27">
          <v:shape id="_x0000_i1091" type="#_x0000_t75" style="width:467.35pt;height:295.35pt">
            <v:imagedata r:id="rId75" o:title="2016-10-08_13h41_43"/>
          </v:shape>
        </w:pict>
      </w:r>
      <w:r>
        <w:rPr>
          <w:rFonts w:asciiTheme="majorBidi" w:eastAsia="Times New Roman" w:hAnsiTheme="majorBidi" w:cstheme="majorBidi"/>
          <w:b/>
          <w:bCs/>
          <w:sz w:val="24"/>
          <w:szCs w:val="24"/>
          <w:lang w:bidi="en-US"/>
        </w:rPr>
        <w:pict w14:anchorId="2DEC7C30">
          <v:shape id="_x0000_i1092" type="#_x0000_t75" style="width:468pt;height:240pt">
            <v:imagedata r:id="rId76" o:title="2016-10-08_13h41_51"/>
          </v:shape>
        </w:pict>
      </w: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77777777" w:rsidR="00BF1CD9" w:rsidRPr="00592D74" w:rsidRDefault="004E41D8"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46502BF">
          <v:shape id="_x0000_i1093" type="#_x0000_t75" style="width:468pt;height:332.65pt">
            <v:imagedata r:id="rId77" o:title="2016-10-08_14h14_48"/>
          </v:shape>
        </w:pict>
      </w:r>
      <w:r>
        <w:rPr>
          <w:rFonts w:asciiTheme="majorBidi" w:eastAsia="Times New Roman" w:hAnsiTheme="majorBidi" w:cstheme="majorBidi"/>
          <w:b/>
          <w:bCs/>
          <w:sz w:val="24"/>
          <w:szCs w:val="24"/>
          <w:lang w:bidi="en-US"/>
        </w:rPr>
        <w:lastRenderedPageBreak/>
        <w:pict w14:anchorId="1227424A">
          <v:shape id="_x0000_i1094" type="#_x0000_t75" style="width:468pt;height:371.35pt">
            <v:imagedata r:id="rId78" o:title="2016-10-08_14h14_54"/>
          </v:shape>
        </w:pict>
      </w:r>
      <w:r>
        <w:rPr>
          <w:rFonts w:asciiTheme="majorBidi" w:eastAsia="Times New Roman" w:hAnsiTheme="majorBidi" w:cstheme="majorBidi"/>
          <w:b/>
          <w:bCs/>
          <w:sz w:val="24"/>
          <w:szCs w:val="24"/>
          <w:lang w:bidi="en-US"/>
        </w:rPr>
        <w:pict w14:anchorId="0726CFC0">
          <v:shape id="_x0000_i1095" type="#_x0000_t75" style="width:468pt;height:255.35pt">
            <v:imagedata r:id="rId79" o:title="2016-10-08_14h15_01"/>
          </v:shape>
        </w:pict>
      </w:r>
      <w:r>
        <w:rPr>
          <w:rFonts w:asciiTheme="majorBidi" w:eastAsia="Times New Roman" w:hAnsiTheme="majorBidi" w:cstheme="majorBidi"/>
          <w:b/>
          <w:bCs/>
          <w:sz w:val="24"/>
          <w:szCs w:val="24"/>
          <w:lang w:bidi="en-US"/>
        </w:rPr>
        <w:lastRenderedPageBreak/>
        <w:pict w14:anchorId="76FCBB6F">
          <v:shape id="_x0000_i1096" type="#_x0000_t75" style="width:467.35pt;height:255.35pt">
            <v:imagedata r:id="rId80" o:title="2016-10-08_14h15_10"/>
          </v:shape>
        </w:pict>
      </w:r>
      <w:r>
        <w:rPr>
          <w:rFonts w:asciiTheme="majorBidi" w:eastAsia="Times New Roman" w:hAnsiTheme="majorBidi" w:cstheme="majorBidi"/>
          <w:b/>
          <w:bCs/>
          <w:sz w:val="24"/>
          <w:szCs w:val="24"/>
          <w:lang w:bidi="en-US"/>
        </w:rPr>
        <w:pict w14:anchorId="58AF847D">
          <v:shape id="_x0000_i1097" type="#_x0000_t75" style="width:467.35pt;height:257.35pt">
            <v:imagedata r:id="rId81" o:title="2016-10-08_14h15_18"/>
          </v:shape>
        </w:pict>
      </w:r>
      <w:r>
        <w:rPr>
          <w:rFonts w:asciiTheme="majorBidi" w:eastAsia="Times New Roman" w:hAnsiTheme="majorBidi" w:cstheme="majorBidi"/>
          <w:b/>
          <w:bCs/>
          <w:sz w:val="24"/>
          <w:szCs w:val="24"/>
          <w:lang w:bidi="en-US"/>
        </w:rPr>
        <w:lastRenderedPageBreak/>
        <w:pict w14:anchorId="607A904A">
          <v:shape id="_x0000_i1098" type="#_x0000_t75" style="width:466.65pt;height:247.35pt">
            <v:imagedata r:id="rId82" o:title="2016-10-08_14h15_25"/>
          </v:shape>
        </w:pict>
      </w:r>
      <w:r>
        <w:rPr>
          <w:rFonts w:asciiTheme="majorBidi" w:eastAsia="Times New Roman" w:hAnsiTheme="majorBidi" w:cstheme="majorBidi"/>
          <w:b/>
          <w:bCs/>
          <w:sz w:val="24"/>
          <w:szCs w:val="24"/>
          <w:lang w:bidi="en-US"/>
        </w:rPr>
        <w:pict w14:anchorId="58FE61C4">
          <v:shape id="_x0000_i1099" type="#_x0000_t75" style="width:467.35pt;height:247.35pt">
            <v:imagedata r:id="rId83" o:title="2016-10-08_14h15_33"/>
          </v:shape>
        </w:pict>
      </w:r>
      <w:r>
        <w:rPr>
          <w:rFonts w:asciiTheme="majorBidi" w:eastAsia="Times New Roman" w:hAnsiTheme="majorBidi" w:cstheme="majorBidi"/>
          <w:b/>
          <w:bCs/>
          <w:sz w:val="24"/>
          <w:szCs w:val="24"/>
          <w:lang w:bidi="en-US"/>
        </w:rPr>
        <w:lastRenderedPageBreak/>
        <w:pict w14:anchorId="31F971D9">
          <v:shape id="_x0000_i1100" type="#_x0000_t75" style="width:467.35pt;height:246pt">
            <v:imagedata r:id="rId84" o:title="2016-10-08_14h15_42"/>
          </v:shape>
        </w:pict>
      </w:r>
      <w:r>
        <w:rPr>
          <w:rFonts w:asciiTheme="majorBidi" w:eastAsia="Times New Roman" w:hAnsiTheme="majorBidi" w:cstheme="majorBidi"/>
          <w:b/>
          <w:bCs/>
          <w:sz w:val="24"/>
          <w:szCs w:val="24"/>
          <w:lang w:bidi="en-US"/>
        </w:rPr>
        <w:pict w14:anchorId="49915CE9">
          <v:shape id="_x0000_i1101" type="#_x0000_t75" style="width:468pt;height:249.35pt">
            <v:imagedata r:id="rId85" o:title="2016-10-08_14h15_50"/>
          </v:shape>
        </w:pict>
      </w:r>
      <w:r>
        <w:rPr>
          <w:rFonts w:asciiTheme="majorBidi" w:eastAsia="Times New Roman" w:hAnsiTheme="majorBidi" w:cstheme="majorBidi"/>
          <w:b/>
          <w:bCs/>
          <w:sz w:val="24"/>
          <w:szCs w:val="24"/>
          <w:lang w:bidi="en-US"/>
        </w:rPr>
        <w:lastRenderedPageBreak/>
        <w:pict w14:anchorId="68A630A2">
          <v:shape id="_x0000_i1102" type="#_x0000_t75" style="width:467.35pt;height:272pt">
            <v:imagedata r:id="rId86" o:title="2016-10-08_14h15_57"/>
          </v:shape>
        </w:pict>
      </w:r>
      <w:r>
        <w:rPr>
          <w:rFonts w:asciiTheme="majorBidi" w:eastAsia="Times New Roman" w:hAnsiTheme="majorBidi" w:cstheme="majorBidi"/>
          <w:b/>
          <w:bCs/>
          <w:sz w:val="24"/>
          <w:szCs w:val="24"/>
          <w:lang w:bidi="en-US"/>
        </w:rPr>
        <w:pict w14:anchorId="4AA49676">
          <v:shape id="_x0000_i1103" type="#_x0000_t75" style="width:468pt;height:276pt">
            <v:imagedata r:id="rId87" o:title="2016-10-08_14h16_07"/>
          </v:shape>
        </w:pict>
      </w:r>
      <w:r>
        <w:rPr>
          <w:rFonts w:asciiTheme="majorBidi" w:eastAsia="Times New Roman" w:hAnsiTheme="majorBidi" w:cstheme="majorBidi"/>
          <w:b/>
          <w:bCs/>
          <w:sz w:val="24"/>
          <w:szCs w:val="24"/>
          <w:lang w:bidi="en-US"/>
        </w:rPr>
        <w:lastRenderedPageBreak/>
        <w:pict w14:anchorId="272CFE04">
          <v:shape id="_x0000_i1104" type="#_x0000_t75" style="width:467.35pt;height:325.35pt">
            <v:imagedata r:id="rId88" o:title="2016-10-08_14h16_24"/>
          </v:shape>
        </w:pict>
      </w:r>
      <w:r>
        <w:rPr>
          <w:rFonts w:asciiTheme="majorBidi" w:eastAsia="Times New Roman" w:hAnsiTheme="majorBidi" w:cstheme="majorBidi"/>
          <w:b/>
          <w:bCs/>
          <w:sz w:val="24"/>
          <w:szCs w:val="24"/>
          <w:lang w:bidi="en-US"/>
        </w:rPr>
        <w:lastRenderedPageBreak/>
        <w:pict w14:anchorId="0419AE6E">
          <v:shape id="_x0000_i1105" type="#_x0000_t75" style="width:468pt;height:348.65pt">
            <v:imagedata r:id="rId89" o:title="2016-10-08_14h16_31"/>
          </v:shape>
        </w:pict>
      </w:r>
      <w:r>
        <w:rPr>
          <w:rFonts w:asciiTheme="majorBidi" w:eastAsia="Times New Roman" w:hAnsiTheme="majorBidi" w:cstheme="majorBidi"/>
          <w:b/>
          <w:bCs/>
          <w:sz w:val="24"/>
          <w:szCs w:val="24"/>
          <w:lang w:bidi="en-US"/>
        </w:rPr>
        <w:pict w14:anchorId="684576AB">
          <v:shape id="_x0000_i1106" type="#_x0000_t75" style="width:467.35pt;height:244pt">
            <v:imagedata r:id="rId90" o:title="2016-10-08_14h16_37"/>
          </v:shape>
        </w:pict>
      </w: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6CAD99C1" w14:textId="77777777" w:rsidR="001B6DA7" w:rsidRDefault="001B6DA7" w:rsidP="00592D74">
      <w:pPr>
        <w:pStyle w:val="ListParagraph"/>
        <w:spacing w:line="360" w:lineRule="auto"/>
        <w:rPr>
          <w:rFonts w:asciiTheme="majorBidi" w:eastAsia="Times New Roman" w:hAnsiTheme="majorBidi" w:cstheme="majorBidi"/>
          <w:b/>
          <w:bCs/>
          <w:sz w:val="24"/>
          <w:szCs w:val="24"/>
          <w:lang w:bidi="en-US"/>
        </w:rPr>
      </w:pPr>
    </w:p>
    <w:p w14:paraId="5AF07207" w14:textId="77777777" w:rsidR="006D2E89" w:rsidRPr="00592D74" w:rsidRDefault="004E41D8"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E66D9D">
          <v:shape id="_x0000_i1107" type="#_x0000_t75" style="width:468pt;height:358.65pt">
            <v:imagedata r:id="rId91" o:title="2016-10-08_14h23_40"/>
          </v:shape>
        </w:pict>
      </w:r>
      <w:r>
        <w:rPr>
          <w:rFonts w:asciiTheme="majorBidi" w:eastAsia="Times New Roman" w:hAnsiTheme="majorBidi" w:cstheme="majorBidi"/>
          <w:b/>
          <w:bCs/>
          <w:sz w:val="24"/>
          <w:szCs w:val="24"/>
          <w:lang w:bidi="en-US"/>
        </w:rPr>
        <w:lastRenderedPageBreak/>
        <w:pict w14:anchorId="620804A9">
          <v:shape id="_x0000_i1108" type="#_x0000_t75" style="width:467.35pt;height:377.35pt">
            <v:imagedata r:id="rId92" o:title="2016-10-08_14h23_46"/>
          </v:shape>
        </w:pict>
      </w:r>
      <w:r>
        <w:rPr>
          <w:rFonts w:asciiTheme="majorBidi" w:eastAsia="Times New Roman" w:hAnsiTheme="majorBidi" w:cstheme="majorBidi"/>
          <w:b/>
          <w:bCs/>
          <w:sz w:val="24"/>
          <w:szCs w:val="24"/>
          <w:lang w:bidi="en-US"/>
        </w:rPr>
        <w:pict w14:anchorId="68A7C56C">
          <v:shape id="_x0000_i1109" type="#_x0000_t75" style="width:467.35pt;height:256pt">
            <v:imagedata r:id="rId93" o:title="2016-10-08_14h23_54"/>
          </v:shape>
        </w:pict>
      </w:r>
      <w:r>
        <w:rPr>
          <w:rFonts w:asciiTheme="majorBidi" w:eastAsia="Times New Roman" w:hAnsiTheme="majorBidi" w:cstheme="majorBidi"/>
          <w:b/>
          <w:bCs/>
          <w:sz w:val="24"/>
          <w:szCs w:val="24"/>
          <w:lang w:bidi="en-US"/>
        </w:rPr>
        <w:lastRenderedPageBreak/>
        <w:pict w14:anchorId="074DAE02">
          <v:shape id="_x0000_i1110" type="#_x0000_t75" style="width:467.35pt;height:248pt">
            <v:imagedata r:id="rId94" o:title="2016-10-08_14h24_05"/>
          </v:shape>
        </w:pict>
      </w:r>
      <w:r>
        <w:rPr>
          <w:rFonts w:asciiTheme="majorBidi" w:eastAsia="Times New Roman" w:hAnsiTheme="majorBidi" w:cstheme="majorBidi"/>
          <w:b/>
          <w:bCs/>
          <w:sz w:val="24"/>
          <w:szCs w:val="24"/>
          <w:lang w:bidi="en-US"/>
        </w:rPr>
        <w:pict w14:anchorId="4A193A2C">
          <v:shape id="_x0000_i1111" type="#_x0000_t75" style="width:467.35pt;height:263.35pt">
            <v:imagedata r:id="rId95" o:title="2016-10-08_14h24_12"/>
          </v:shape>
        </w:pict>
      </w:r>
      <w:r>
        <w:rPr>
          <w:rFonts w:asciiTheme="majorBidi" w:eastAsia="Times New Roman" w:hAnsiTheme="majorBidi" w:cstheme="majorBidi"/>
          <w:b/>
          <w:bCs/>
          <w:sz w:val="24"/>
          <w:szCs w:val="24"/>
          <w:lang w:bidi="en-US"/>
        </w:rPr>
        <w:lastRenderedPageBreak/>
        <w:pict w14:anchorId="44D993B5">
          <v:shape id="_x0000_i1112" type="#_x0000_t75" style="width:467.35pt;height:267.35pt">
            <v:imagedata r:id="rId96" o:title="2016-10-08_14h24_20"/>
          </v:shape>
        </w:pict>
      </w:r>
      <w:r>
        <w:rPr>
          <w:rFonts w:asciiTheme="majorBidi" w:eastAsia="Times New Roman" w:hAnsiTheme="majorBidi" w:cstheme="majorBidi"/>
          <w:b/>
          <w:bCs/>
          <w:sz w:val="24"/>
          <w:szCs w:val="24"/>
          <w:lang w:bidi="en-US"/>
        </w:rPr>
        <w:pict w14:anchorId="6A046BE8">
          <v:shape id="_x0000_i1113" type="#_x0000_t75" style="width:468pt;height:256.65pt">
            <v:imagedata r:id="rId97" o:title="2016-10-08_14h24_31"/>
          </v:shape>
        </w:pict>
      </w:r>
      <w:r>
        <w:rPr>
          <w:rFonts w:asciiTheme="majorBidi" w:eastAsia="Times New Roman" w:hAnsiTheme="majorBidi" w:cstheme="majorBidi"/>
          <w:b/>
          <w:bCs/>
          <w:sz w:val="24"/>
          <w:szCs w:val="24"/>
          <w:lang w:bidi="en-US"/>
        </w:rPr>
        <w:lastRenderedPageBreak/>
        <w:pict w14:anchorId="46AC855D">
          <v:shape id="_x0000_i1114" type="#_x0000_t75" style="width:467.35pt;height:253.35pt">
            <v:imagedata r:id="rId98" o:title="2016-10-08_14h24_41"/>
          </v:shape>
        </w:pict>
      </w:r>
      <w:r>
        <w:rPr>
          <w:rFonts w:asciiTheme="majorBidi" w:eastAsia="Times New Roman" w:hAnsiTheme="majorBidi" w:cstheme="majorBidi"/>
          <w:b/>
          <w:bCs/>
          <w:sz w:val="24"/>
          <w:szCs w:val="24"/>
          <w:lang w:bidi="en-US"/>
        </w:rPr>
        <w:pict w14:anchorId="638511B5">
          <v:shape id="_x0000_i1115" type="#_x0000_t75" style="width:468pt;height:318.65pt">
            <v:imagedata r:id="rId99" o:title="2016-10-08_14h24_48"/>
          </v:shape>
        </w:pict>
      </w:r>
      <w:r>
        <w:rPr>
          <w:rFonts w:asciiTheme="majorBidi" w:eastAsia="Times New Roman" w:hAnsiTheme="majorBidi" w:cstheme="majorBidi"/>
          <w:b/>
          <w:bCs/>
          <w:sz w:val="24"/>
          <w:szCs w:val="24"/>
          <w:lang w:bidi="en-US"/>
        </w:rPr>
        <w:lastRenderedPageBreak/>
        <w:pict w14:anchorId="03052D31">
          <v:shape id="_x0000_i1116" type="#_x0000_t75" style="width:468pt;height:328.65pt">
            <v:imagedata r:id="rId100" o:title="2016-10-08_14h24_58"/>
          </v:shape>
        </w:pict>
      </w:r>
      <w:r>
        <w:rPr>
          <w:rFonts w:asciiTheme="majorBidi" w:eastAsia="Times New Roman" w:hAnsiTheme="majorBidi" w:cstheme="majorBidi"/>
          <w:b/>
          <w:bCs/>
          <w:sz w:val="24"/>
          <w:szCs w:val="24"/>
          <w:lang w:bidi="en-US"/>
        </w:rPr>
        <w:pict w14:anchorId="78A35B82">
          <v:shape id="_x0000_i1117" type="#_x0000_t75" style="width:467.35pt;height:256pt">
            <v:imagedata r:id="rId101" o:title="2016-10-08_14h25_05"/>
          </v:shape>
        </w:pict>
      </w:r>
      <w:r>
        <w:rPr>
          <w:rFonts w:asciiTheme="majorBidi" w:eastAsia="Times New Roman" w:hAnsiTheme="majorBidi" w:cstheme="majorBidi"/>
          <w:b/>
          <w:bCs/>
          <w:sz w:val="24"/>
          <w:szCs w:val="24"/>
          <w:lang w:bidi="en-US"/>
        </w:rPr>
        <w:lastRenderedPageBreak/>
        <w:pict w14:anchorId="2DFA789A">
          <v:shape id="_x0000_i1118" type="#_x0000_t75" style="width:468pt;height:375.35pt">
            <v:imagedata r:id="rId102" o:title="2016-10-08_14h25_13"/>
          </v:shape>
        </w:pict>
      </w:r>
      <w:r>
        <w:rPr>
          <w:rFonts w:asciiTheme="majorBidi" w:eastAsia="Times New Roman" w:hAnsiTheme="majorBidi" w:cstheme="majorBidi"/>
          <w:b/>
          <w:bCs/>
          <w:sz w:val="24"/>
          <w:szCs w:val="24"/>
          <w:lang w:bidi="en-US"/>
        </w:rPr>
        <w:lastRenderedPageBreak/>
        <w:pict w14:anchorId="7CF16569">
          <v:shape id="_x0000_i1119" type="#_x0000_t75" style="width:467.35pt;height:410.65pt">
            <v:imagedata r:id="rId103" o:title="2016-10-08_14h25_20"/>
          </v:shape>
        </w:pict>
      </w:r>
      <w:r>
        <w:rPr>
          <w:rFonts w:asciiTheme="majorBidi" w:eastAsia="Times New Roman" w:hAnsiTheme="majorBidi" w:cstheme="majorBidi"/>
          <w:b/>
          <w:bCs/>
          <w:sz w:val="24"/>
          <w:szCs w:val="24"/>
          <w:lang w:bidi="en-US"/>
        </w:rPr>
        <w:lastRenderedPageBreak/>
        <w:pict w14:anchorId="53CC798F">
          <v:shape id="_x0000_i1120" type="#_x0000_t75" style="width:468pt;height:253.35pt">
            <v:imagedata r:id="rId104" o:title="2016-10-08_14h25_29"/>
          </v:shape>
        </w:pict>
      </w:r>
      <w:r>
        <w:rPr>
          <w:rFonts w:asciiTheme="majorBidi" w:eastAsia="Times New Roman" w:hAnsiTheme="majorBidi" w:cstheme="majorBidi"/>
          <w:b/>
          <w:bCs/>
          <w:sz w:val="24"/>
          <w:szCs w:val="24"/>
          <w:lang w:bidi="en-US"/>
        </w:rPr>
        <w:pict w14:anchorId="66604C12">
          <v:shape id="_x0000_i1121" type="#_x0000_t75" style="width:468pt;height:262.65pt">
            <v:imagedata r:id="rId105" o:title="2016-10-08_14h26_10"/>
          </v:shape>
        </w:pict>
      </w:r>
    </w:p>
    <w:p w14:paraId="55536C8E"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4E41D8"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122" type="#_x0000_t75" style="width:468pt;height:414.65pt">
            <v:imagedata r:id="rId106" o:title="2016-10-08_14h42_31"/>
          </v:shape>
        </w:pict>
      </w:r>
      <w:r>
        <w:rPr>
          <w:rFonts w:asciiTheme="majorBidi" w:eastAsia="Times New Roman" w:hAnsiTheme="majorBidi" w:cstheme="majorBidi"/>
          <w:b/>
          <w:bCs/>
          <w:sz w:val="24"/>
          <w:szCs w:val="24"/>
          <w:lang w:bidi="en-US"/>
        </w:rPr>
        <w:lastRenderedPageBreak/>
        <w:pict w14:anchorId="7117CB2B">
          <v:shape id="_x0000_i1123" type="#_x0000_t75" style="width:467.35pt;height:408.65pt">
            <v:imagedata r:id="rId107" o:title="2016-10-08_14h42_37"/>
          </v:shape>
        </w:pict>
      </w:r>
      <w:r>
        <w:rPr>
          <w:rFonts w:asciiTheme="majorBidi" w:eastAsia="Times New Roman" w:hAnsiTheme="majorBidi" w:cstheme="majorBidi"/>
          <w:b/>
          <w:bCs/>
          <w:sz w:val="24"/>
          <w:szCs w:val="24"/>
          <w:lang w:bidi="en-US"/>
        </w:rPr>
        <w:lastRenderedPageBreak/>
        <w:pict w14:anchorId="38DA24E9">
          <v:shape id="_x0000_i1124" type="#_x0000_t75" style="width:467.35pt;height:248.65pt">
            <v:imagedata r:id="rId108" o:title="2016-10-08_14h42_43"/>
          </v:shape>
        </w:pict>
      </w:r>
      <w:r>
        <w:rPr>
          <w:rFonts w:asciiTheme="majorBidi" w:eastAsia="Times New Roman" w:hAnsiTheme="majorBidi" w:cstheme="majorBidi"/>
          <w:b/>
          <w:bCs/>
          <w:sz w:val="24"/>
          <w:szCs w:val="24"/>
          <w:lang w:bidi="en-US"/>
        </w:rPr>
        <w:pict w14:anchorId="23C6D4E4">
          <v:shape id="_x0000_i1125" type="#_x0000_t75" style="width:468pt;height:255.35pt">
            <v:imagedata r:id="rId109" o:title="2016-10-08_14h42_51"/>
          </v:shape>
        </w:pict>
      </w:r>
      <w:r>
        <w:rPr>
          <w:rFonts w:asciiTheme="majorBidi" w:eastAsia="Times New Roman" w:hAnsiTheme="majorBidi" w:cstheme="majorBidi"/>
          <w:b/>
          <w:bCs/>
          <w:sz w:val="24"/>
          <w:szCs w:val="24"/>
          <w:lang w:bidi="en-US"/>
        </w:rPr>
        <w:lastRenderedPageBreak/>
        <w:pict w14:anchorId="1DE1E4EE">
          <v:shape id="_x0000_i1126" type="#_x0000_t75" style="width:467.35pt;height:256.65pt">
            <v:imagedata r:id="rId110" o:title="2016-10-08_14h43_06"/>
          </v:shape>
        </w:pict>
      </w:r>
      <w:r>
        <w:rPr>
          <w:rFonts w:asciiTheme="majorBidi" w:eastAsia="Times New Roman" w:hAnsiTheme="majorBidi" w:cstheme="majorBidi"/>
          <w:b/>
          <w:bCs/>
          <w:sz w:val="24"/>
          <w:szCs w:val="24"/>
          <w:lang w:bidi="en-US"/>
        </w:rPr>
        <w:pict w14:anchorId="7E18377A">
          <v:shape id="_x0000_i1127" type="#_x0000_t75" style="width:467.35pt;height:245.35pt">
            <v:imagedata r:id="rId111" o:title="2016-10-08_14h43_14"/>
          </v:shape>
        </w:pict>
      </w:r>
      <w:r>
        <w:rPr>
          <w:rFonts w:asciiTheme="majorBidi" w:eastAsia="Times New Roman" w:hAnsiTheme="majorBidi" w:cstheme="majorBidi"/>
          <w:b/>
          <w:bCs/>
          <w:sz w:val="24"/>
          <w:szCs w:val="24"/>
          <w:lang w:bidi="en-US"/>
        </w:rPr>
        <w:lastRenderedPageBreak/>
        <w:pict w14:anchorId="02154C4B">
          <v:shape id="_x0000_i1128" type="#_x0000_t75" style="width:468pt;height:251.35pt">
            <v:imagedata r:id="rId112" o:title="2016-10-08_14h43_23"/>
          </v:shape>
        </w:pict>
      </w:r>
      <w:r>
        <w:rPr>
          <w:rFonts w:asciiTheme="majorBidi" w:eastAsia="Times New Roman" w:hAnsiTheme="majorBidi" w:cstheme="majorBidi"/>
          <w:b/>
          <w:bCs/>
          <w:sz w:val="24"/>
          <w:szCs w:val="24"/>
          <w:lang w:bidi="en-US"/>
        </w:rPr>
        <w:pict w14:anchorId="061C8E39">
          <v:shape id="_x0000_i1129" type="#_x0000_t75" style="width:467.35pt;height:290.65pt">
            <v:imagedata r:id="rId113" o:title="2016-10-08_14h43_31"/>
          </v:shape>
        </w:pict>
      </w:r>
      <w:r>
        <w:rPr>
          <w:rFonts w:asciiTheme="majorBidi" w:eastAsia="Times New Roman" w:hAnsiTheme="majorBidi" w:cstheme="majorBidi"/>
          <w:b/>
          <w:bCs/>
          <w:sz w:val="24"/>
          <w:szCs w:val="24"/>
          <w:lang w:bidi="en-US"/>
        </w:rPr>
        <w:lastRenderedPageBreak/>
        <w:pict w14:anchorId="1088E44C">
          <v:shape id="_x0000_i1130" type="#_x0000_t75" style="width:467.35pt;height:294pt">
            <v:imagedata r:id="rId114" o:title="2016-10-08_14h43_38"/>
          </v:shape>
        </w:pict>
      </w:r>
      <w:r>
        <w:rPr>
          <w:rFonts w:asciiTheme="majorBidi" w:eastAsia="Times New Roman" w:hAnsiTheme="majorBidi" w:cstheme="majorBidi"/>
          <w:b/>
          <w:bCs/>
          <w:sz w:val="24"/>
          <w:szCs w:val="24"/>
          <w:lang w:bidi="en-US"/>
        </w:rPr>
        <w:pict w14:anchorId="6EAAFBEF">
          <v:shape id="_x0000_i1131" type="#_x0000_t75" style="width:467.35pt;height:289.35pt">
            <v:imagedata r:id="rId115" o:title="2016-10-08_14h43_48"/>
          </v:shape>
        </w:pict>
      </w:r>
      <w:r>
        <w:rPr>
          <w:rFonts w:asciiTheme="majorBidi" w:eastAsia="Times New Roman" w:hAnsiTheme="majorBidi" w:cstheme="majorBidi"/>
          <w:b/>
          <w:bCs/>
          <w:sz w:val="24"/>
          <w:szCs w:val="24"/>
          <w:lang w:bidi="en-US"/>
        </w:rPr>
        <w:lastRenderedPageBreak/>
        <w:pict w14:anchorId="308FE398">
          <v:shape id="_x0000_i1132" type="#_x0000_t75" style="width:468pt;height:254pt">
            <v:imagedata r:id="rId116" o:title="2016-10-08_14h44_00"/>
          </v:shape>
        </w:pict>
      </w:r>
      <w:r>
        <w:rPr>
          <w:rFonts w:asciiTheme="majorBidi" w:eastAsia="Times New Roman" w:hAnsiTheme="majorBidi" w:cstheme="majorBidi"/>
          <w:b/>
          <w:bCs/>
          <w:sz w:val="24"/>
          <w:szCs w:val="24"/>
          <w:lang w:bidi="en-US"/>
        </w:rPr>
        <w:pict w14:anchorId="1B1AFF56">
          <v:shape id="_x0000_i1133" type="#_x0000_t75" style="width:467.35pt;height:386.65pt">
            <v:imagedata r:id="rId117" o:title="2016-10-08_14h44_07"/>
          </v:shape>
        </w:pict>
      </w:r>
      <w:r>
        <w:rPr>
          <w:rFonts w:asciiTheme="majorBidi" w:eastAsia="Times New Roman" w:hAnsiTheme="majorBidi" w:cstheme="majorBidi"/>
          <w:b/>
          <w:bCs/>
          <w:sz w:val="24"/>
          <w:szCs w:val="24"/>
          <w:lang w:bidi="en-US"/>
        </w:rPr>
        <w:lastRenderedPageBreak/>
        <w:pict w14:anchorId="75C233CC">
          <v:shape id="_x0000_i1134" type="#_x0000_t75" style="width:467.35pt;height:350.65pt">
            <v:imagedata r:id="rId118" o:title="2016-10-08_14h44_15"/>
          </v:shape>
        </w:pict>
      </w:r>
      <w:r>
        <w:rPr>
          <w:rFonts w:asciiTheme="majorBidi" w:eastAsia="Times New Roman" w:hAnsiTheme="majorBidi" w:cstheme="majorBidi"/>
          <w:b/>
          <w:bCs/>
          <w:sz w:val="24"/>
          <w:szCs w:val="24"/>
          <w:lang w:bidi="en-US"/>
        </w:rPr>
        <w:pict w14:anchorId="364A03BC">
          <v:shape id="_x0000_i1135" type="#_x0000_t75" style="width:468pt;height:248.65pt">
            <v:imagedata r:id="rId119"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4E41D8"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36" type="#_x0000_t75" style="width:468pt;height:386pt">
            <v:imagedata r:id="rId120" o:title="2016-10-08_14h46_17"/>
          </v:shape>
        </w:pict>
      </w:r>
      <w:r>
        <w:rPr>
          <w:rFonts w:asciiTheme="majorBidi" w:eastAsia="Times New Roman" w:hAnsiTheme="majorBidi" w:cstheme="majorBidi"/>
          <w:b/>
          <w:bCs/>
          <w:sz w:val="24"/>
          <w:szCs w:val="24"/>
          <w:lang w:bidi="en-US"/>
        </w:rPr>
        <w:lastRenderedPageBreak/>
        <w:pict w14:anchorId="0E2E3C0D">
          <v:shape id="_x0000_i1137" type="#_x0000_t75" style="width:467.35pt;height:374pt">
            <v:imagedata r:id="rId121" o:title="2016-10-08_14h46_23"/>
          </v:shape>
        </w:pict>
      </w:r>
      <w:r>
        <w:rPr>
          <w:rFonts w:asciiTheme="majorBidi" w:eastAsia="Times New Roman" w:hAnsiTheme="majorBidi" w:cstheme="majorBidi"/>
          <w:b/>
          <w:bCs/>
          <w:sz w:val="24"/>
          <w:szCs w:val="24"/>
          <w:lang w:bidi="en-US"/>
        </w:rPr>
        <w:pict w14:anchorId="1EC269A9">
          <v:shape id="_x0000_i1138" type="#_x0000_t75" style="width:468pt;height:253.35pt">
            <v:imagedata r:id="rId122" o:title="2016-10-08_14h46_32"/>
          </v:shape>
        </w:pict>
      </w:r>
      <w:r>
        <w:rPr>
          <w:rFonts w:asciiTheme="majorBidi" w:eastAsia="Times New Roman" w:hAnsiTheme="majorBidi" w:cstheme="majorBidi"/>
          <w:b/>
          <w:bCs/>
          <w:sz w:val="24"/>
          <w:szCs w:val="24"/>
          <w:lang w:bidi="en-US"/>
        </w:rPr>
        <w:lastRenderedPageBreak/>
        <w:pict w14:anchorId="235C2EF2">
          <v:shape id="_x0000_i1139" type="#_x0000_t75" style="width:467.35pt;height:244.65pt">
            <v:imagedata r:id="rId123" o:title="2016-10-08_14h46_55"/>
          </v:shape>
        </w:pict>
      </w:r>
      <w:r>
        <w:rPr>
          <w:rFonts w:asciiTheme="majorBidi" w:eastAsia="Times New Roman" w:hAnsiTheme="majorBidi" w:cstheme="majorBidi"/>
          <w:b/>
          <w:bCs/>
          <w:sz w:val="24"/>
          <w:szCs w:val="24"/>
          <w:lang w:bidi="en-US"/>
        </w:rPr>
        <w:pict w14:anchorId="2281B662">
          <v:shape id="_x0000_i1140" type="#_x0000_t75" style="width:467.35pt;height:250pt">
            <v:imagedata r:id="rId124" o:title="2016-10-08_14h47_08"/>
          </v:shape>
        </w:pict>
      </w:r>
      <w:r>
        <w:rPr>
          <w:rFonts w:asciiTheme="majorBidi" w:eastAsia="Times New Roman" w:hAnsiTheme="majorBidi" w:cstheme="majorBidi"/>
          <w:b/>
          <w:bCs/>
          <w:sz w:val="24"/>
          <w:szCs w:val="24"/>
          <w:lang w:bidi="en-US"/>
        </w:rPr>
        <w:lastRenderedPageBreak/>
        <w:pict w14:anchorId="653E977B">
          <v:shape id="_x0000_i1141" type="#_x0000_t75" style="width:468pt;height:248pt">
            <v:imagedata r:id="rId125" o:title="2016-10-08_14h47_18"/>
          </v:shape>
        </w:pict>
      </w:r>
      <w:r>
        <w:rPr>
          <w:rFonts w:asciiTheme="majorBidi" w:eastAsia="Times New Roman" w:hAnsiTheme="majorBidi" w:cstheme="majorBidi"/>
          <w:b/>
          <w:bCs/>
          <w:sz w:val="24"/>
          <w:szCs w:val="24"/>
          <w:lang w:bidi="en-US"/>
        </w:rPr>
        <w:pict w14:anchorId="2D462745">
          <v:shape id="_x0000_i1142" type="#_x0000_t75" style="width:467.35pt;height:258.65pt">
            <v:imagedata r:id="rId126" o:title="2016-10-08_14h47_26"/>
          </v:shape>
        </w:pict>
      </w:r>
      <w:r>
        <w:rPr>
          <w:rFonts w:asciiTheme="majorBidi" w:eastAsia="Times New Roman" w:hAnsiTheme="majorBidi" w:cstheme="majorBidi"/>
          <w:b/>
          <w:bCs/>
          <w:sz w:val="24"/>
          <w:szCs w:val="24"/>
          <w:lang w:bidi="en-US"/>
        </w:rPr>
        <w:lastRenderedPageBreak/>
        <w:pict w14:anchorId="775D56E2">
          <v:shape id="_x0000_i1143" type="#_x0000_t75" style="width:468pt;height:302.65pt">
            <v:imagedata r:id="rId127" o:title="2016-10-08_14h47_36"/>
          </v:shape>
        </w:pict>
      </w:r>
      <w:r>
        <w:rPr>
          <w:rFonts w:asciiTheme="majorBidi" w:eastAsia="Times New Roman" w:hAnsiTheme="majorBidi" w:cstheme="majorBidi"/>
          <w:b/>
          <w:bCs/>
          <w:sz w:val="24"/>
          <w:szCs w:val="24"/>
          <w:lang w:bidi="en-US"/>
        </w:rPr>
        <w:pict w14:anchorId="52DB0D9E">
          <v:shape id="_x0000_i1144" type="#_x0000_t75" style="width:467.35pt;height:302.65pt">
            <v:imagedata r:id="rId128" o:title="2016-10-08_14h47_44"/>
          </v:shape>
        </w:pict>
      </w:r>
      <w:r>
        <w:rPr>
          <w:rFonts w:asciiTheme="majorBidi" w:eastAsia="Times New Roman" w:hAnsiTheme="majorBidi" w:cstheme="majorBidi"/>
          <w:b/>
          <w:bCs/>
          <w:sz w:val="24"/>
          <w:szCs w:val="24"/>
          <w:lang w:bidi="en-US"/>
        </w:rPr>
        <w:lastRenderedPageBreak/>
        <w:pict w14:anchorId="38A6476E">
          <v:shape id="_x0000_i1145" type="#_x0000_t75" style="width:467.35pt;height:410.65pt">
            <v:imagedata r:id="rId129" o:title="2016-10-08_14h48_13"/>
          </v:shape>
        </w:pict>
      </w:r>
      <w:r>
        <w:rPr>
          <w:rFonts w:asciiTheme="majorBidi" w:eastAsia="Times New Roman" w:hAnsiTheme="majorBidi" w:cstheme="majorBidi"/>
          <w:b/>
          <w:bCs/>
          <w:sz w:val="24"/>
          <w:szCs w:val="24"/>
          <w:lang w:bidi="en-US"/>
        </w:rPr>
        <w:lastRenderedPageBreak/>
        <w:pict w14:anchorId="5E0F296A">
          <v:shape id="_x0000_i1146" type="#_x0000_t75" style="width:468pt;height:364pt">
            <v:imagedata r:id="rId130" o:title="2016-10-08_14h48_21"/>
          </v:shape>
        </w:pict>
      </w:r>
      <w:r>
        <w:rPr>
          <w:rFonts w:asciiTheme="majorBidi" w:eastAsia="Times New Roman" w:hAnsiTheme="majorBidi" w:cstheme="majorBidi"/>
          <w:b/>
          <w:bCs/>
          <w:sz w:val="24"/>
          <w:szCs w:val="24"/>
          <w:lang w:bidi="en-US"/>
        </w:rPr>
        <w:pict w14:anchorId="06B4BB47">
          <v:shape id="_x0000_i1147" type="#_x0000_t75" style="width:467.35pt;height:240.65pt">
            <v:imagedata r:id="rId131"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4E41D8"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48" type="#_x0000_t75" style="width:468pt;height:404pt">
            <v:imagedata r:id="rId132" o:title="2016-10-08_14h54_29"/>
          </v:shape>
        </w:pict>
      </w:r>
      <w:r>
        <w:rPr>
          <w:rFonts w:asciiTheme="majorBidi" w:eastAsia="Times New Roman" w:hAnsiTheme="majorBidi" w:cstheme="majorBidi"/>
          <w:b/>
          <w:bCs/>
          <w:sz w:val="24"/>
          <w:szCs w:val="24"/>
          <w:lang w:bidi="en-US"/>
        </w:rPr>
        <w:lastRenderedPageBreak/>
        <w:pict w14:anchorId="1E580EED">
          <v:shape id="_x0000_i1149" type="#_x0000_t75" style="width:467.35pt;height:361.35pt">
            <v:imagedata r:id="rId133" o:title="2016-10-08_14h54_36"/>
          </v:shape>
        </w:pict>
      </w:r>
      <w:r>
        <w:rPr>
          <w:rFonts w:asciiTheme="majorBidi" w:eastAsia="Times New Roman" w:hAnsiTheme="majorBidi" w:cstheme="majorBidi"/>
          <w:b/>
          <w:bCs/>
          <w:sz w:val="24"/>
          <w:szCs w:val="24"/>
          <w:lang w:bidi="en-US"/>
        </w:rPr>
        <w:pict w14:anchorId="3341507F">
          <v:shape id="_x0000_i1150" type="#_x0000_t75" style="width:467.35pt;height:255.35pt">
            <v:imagedata r:id="rId134" o:title="2016-10-08_14h54_42"/>
          </v:shape>
        </w:pict>
      </w:r>
      <w:r>
        <w:rPr>
          <w:rFonts w:asciiTheme="majorBidi" w:eastAsia="Times New Roman" w:hAnsiTheme="majorBidi" w:cstheme="majorBidi"/>
          <w:b/>
          <w:bCs/>
          <w:sz w:val="24"/>
          <w:szCs w:val="24"/>
          <w:lang w:bidi="en-US"/>
        </w:rPr>
        <w:lastRenderedPageBreak/>
        <w:pict w14:anchorId="6BB9ED07">
          <v:shape id="_x0000_i1151" type="#_x0000_t75" style="width:467.35pt;height:252pt">
            <v:imagedata r:id="rId135" o:title="2016-10-08_14h54_51"/>
          </v:shape>
        </w:pict>
      </w:r>
      <w:r>
        <w:rPr>
          <w:rFonts w:asciiTheme="majorBidi" w:eastAsia="Times New Roman" w:hAnsiTheme="majorBidi" w:cstheme="majorBidi"/>
          <w:b/>
          <w:bCs/>
          <w:sz w:val="24"/>
          <w:szCs w:val="24"/>
          <w:lang w:bidi="en-US"/>
        </w:rPr>
        <w:pict w14:anchorId="56C71E07">
          <v:shape id="_x0000_i1152" type="#_x0000_t75" style="width:467.35pt;height:252pt">
            <v:imagedata r:id="rId136" o:title="2016-10-08_14h54_59"/>
          </v:shape>
        </w:pict>
      </w:r>
      <w:r>
        <w:rPr>
          <w:rFonts w:asciiTheme="majorBidi" w:eastAsia="Times New Roman" w:hAnsiTheme="majorBidi" w:cstheme="majorBidi"/>
          <w:b/>
          <w:bCs/>
          <w:sz w:val="24"/>
          <w:szCs w:val="24"/>
          <w:lang w:bidi="en-US"/>
        </w:rPr>
        <w:lastRenderedPageBreak/>
        <w:pict w14:anchorId="2FD7CF61">
          <v:shape id="_x0000_i1153" type="#_x0000_t75" style="width:467.35pt;height:269.35pt">
            <v:imagedata r:id="rId137" o:title="2016-10-08_14h55_29"/>
          </v:shape>
        </w:pict>
      </w:r>
      <w:r>
        <w:rPr>
          <w:rFonts w:asciiTheme="majorBidi" w:eastAsia="Times New Roman" w:hAnsiTheme="majorBidi" w:cstheme="majorBidi"/>
          <w:b/>
          <w:bCs/>
          <w:sz w:val="24"/>
          <w:szCs w:val="24"/>
          <w:lang w:bidi="en-US"/>
        </w:rPr>
        <w:pict w14:anchorId="053B981B">
          <v:shape id="_x0000_i1154" type="#_x0000_t75" style="width:467.35pt;height:249.35pt">
            <v:imagedata r:id="rId138" o:title="2016-10-08_14h55_42"/>
          </v:shape>
        </w:pict>
      </w:r>
      <w:r>
        <w:rPr>
          <w:rFonts w:asciiTheme="majorBidi" w:eastAsia="Times New Roman" w:hAnsiTheme="majorBidi" w:cstheme="majorBidi"/>
          <w:b/>
          <w:bCs/>
          <w:sz w:val="24"/>
          <w:szCs w:val="24"/>
          <w:lang w:bidi="en-US"/>
        </w:rPr>
        <w:lastRenderedPageBreak/>
        <w:pict w14:anchorId="5A46EB72">
          <v:shape id="_x0000_i1155" type="#_x0000_t75" style="width:467.35pt;height:270.65pt">
            <v:imagedata r:id="rId139" o:title="2016-10-08_14h55_50"/>
          </v:shape>
        </w:pict>
      </w:r>
      <w:r>
        <w:rPr>
          <w:rFonts w:asciiTheme="majorBidi" w:eastAsia="Times New Roman" w:hAnsiTheme="majorBidi" w:cstheme="majorBidi"/>
          <w:b/>
          <w:bCs/>
          <w:sz w:val="24"/>
          <w:szCs w:val="24"/>
          <w:lang w:bidi="en-US"/>
        </w:rPr>
        <w:pict w14:anchorId="6DC3519F">
          <v:shape id="_x0000_i1156" type="#_x0000_t75" style="width:467.35pt;height:270.65pt">
            <v:imagedata r:id="rId140" o:title="2016-10-08_14h56_03"/>
          </v:shape>
        </w:pict>
      </w:r>
      <w:r>
        <w:rPr>
          <w:rFonts w:asciiTheme="majorBidi" w:eastAsia="Times New Roman" w:hAnsiTheme="majorBidi" w:cstheme="majorBidi"/>
          <w:b/>
          <w:bCs/>
          <w:sz w:val="24"/>
          <w:szCs w:val="24"/>
          <w:lang w:bidi="en-US"/>
        </w:rPr>
        <w:lastRenderedPageBreak/>
        <w:pict w14:anchorId="791F3F76">
          <v:shape id="_x0000_i1157" type="#_x0000_t75" style="width:466.65pt;height:256pt">
            <v:imagedata r:id="rId141" o:title="2016-10-08_14h56_12"/>
          </v:shape>
        </w:pict>
      </w:r>
      <w:r>
        <w:rPr>
          <w:rFonts w:asciiTheme="majorBidi" w:eastAsia="Times New Roman" w:hAnsiTheme="majorBidi" w:cstheme="majorBidi"/>
          <w:b/>
          <w:bCs/>
          <w:sz w:val="24"/>
          <w:szCs w:val="24"/>
          <w:lang w:bidi="en-US"/>
        </w:rPr>
        <w:pict w14:anchorId="3ED29810">
          <v:shape id="_x0000_i1158" type="#_x0000_t75" style="width:467.35pt;height:264pt">
            <v:imagedata r:id="rId142" o:title="2016-10-08_14h56_19"/>
          </v:shape>
        </w:pict>
      </w:r>
      <w:r>
        <w:rPr>
          <w:rFonts w:asciiTheme="majorBidi" w:eastAsia="Times New Roman" w:hAnsiTheme="majorBidi" w:cstheme="majorBidi"/>
          <w:b/>
          <w:bCs/>
          <w:sz w:val="24"/>
          <w:szCs w:val="24"/>
          <w:lang w:bidi="en-US"/>
        </w:rPr>
        <w:lastRenderedPageBreak/>
        <w:pict w14:anchorId="302083F1">
          <v:shape id="_x0000_i1159" type="#_x0000_t75" style="width:467.35pt;height:296pt">
            <v:imagedata r:id="rId143" o:title="2016-10-08_14h56_28"/>
          </v:shape>
        </w:pict>
      </w:r>
      <w:r>
        <w:rPr>
          <w:rFonts w:asciiTheme="majorBidi" w:eastAsia="Times New Roman" w:hAnsiTheme="majorBidi" w:cstheme="majorBidi"/>
          <w:b/>
          <w:bCs/>
          <w:sz w:val="24"/>
          <w:szCs w:val="24"/>
          <w:lang w:bidi="en-US"/>
        </w:rPr>
        <w:pict w14:anchorId="6A727E21">
          <v:shape id="_x0000_i1160" type="#_x0000_t75" style="width:466.65pt;height:248pt">
            <v:imagedata r:id="rId144" o:title="2016-10-08_14h56_34"/>
          </v:shape>
        </w:pict>
      </w:r>
      <w:r>
        <w:rPr>
          <w:rFonts w:asciiTheme="majorBidi" w:eastAsia="Times New Roman" w:hAnsiTheme="majorBidi" w:cstheme="majorBidi"/>
          <w:b/>
          <w:bCs/>
          <w:sz w:val="24"/>
          <w:szCs w:val="24"/>
          <w:lang w:bidi="en-US"/>
        </w:rPr>
        <w:lastRenderedPageBreak/>
        <w:pict w14:anchorId="455DA010">
          <v:shape id="_x0000_i1161" type="#_x0000_t75" style="width:467.35pt;height:250pt">
            <v:imagedata r:id="rId145"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first-half of the trace i.e. from the start of the trace until around the 1500second mark. For simulation purposes, the packet rate during this period is referred to as the normal packet rate. The average packet rate for this period was approximately 385 packets per second in the original dataset. The second distinct traffic rate is seen during the second half of the trace i.e., starting from approximately 1500 seconds until the end of the trace. During this period, the packet rate is referred to as the attack packet rate, and contains approximately125,705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International Workshop on Machine Learning, San Francisco, CA, USA, 1989, pp. 160–163. Morgan Kaufmann Publishers.</w:t>
      </w:r>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F1C5FC" w14:textId="77777777" w:rsidR="00E11972" w:rsidRDefault="00E11972" w:rsidP="00E500D5">
      <w:pPr>
        <w:spacing w:after="0" w:line="240" w:lineRule="auto"/>
      </w:pPr>
      <w:r>
        <w:separator/>
      </w:r>
    </w:p>
  </w:endnote>
  <w:endnote w:type="continuationSeparator" w:id="0">
    <w:p w14:paraId="50B1D3DD" w14:textId="77777777" w:rsidR="00E11972" w:rsidRDefault="00E11972"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D017A5" w14:textId="77777777" w:rsidR="00E11972" w:rsidRDefault="00E11972" w:rsidP="00E500D5">
      <w:pPr>
        <w:spacing w:after="0" w:line="240" w:lineRule="auto"/>
      </w:pPr>
      <w:r>
        <w:separator/>
      </w:r>
    </w:p>
  </w:footnote>
  <w:footnote w:type="continuationSeparator" w:id="0">
    <w:p w14:paraId="7F060011" w14:textId="77777777" w:rsidR="00E11972" w:rsidRDefault="00E11972" w:rsidP="00E500D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0">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1">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6"/>
  </w:num>
  <w:num w:numId="2">
    <w:abstractNumId w:val="10"/>
  </w:num>
  <w:num w:numId="3">
    <w:abstractNumId w:val="9"/>
  </w:num>
  <w:num w:numId="4">
    <w:abstractNumId w:val="5"/>
  </w:num>
  <w:num w:numId="5">
    <w:abstractNumId w:val="11"/>
  </w:num>
  <w:num w:numId="6">
    <w:abstractNumId w:val="0"/>
  </w:num>
  <w:num w:numId="7">
    <w:abstractNumId w:val="7"/>
  </w:num>
  <w:num w:numId="8">
    <w:abstractNumId w:val="6"/>
  </w:num>
  <w:num w:numId="9">
    <w:abstractNumId w:val="2"/>
  </w:num>
  <w:num w:numId="10">
    <w:abstractNumId w:val="8"/>
  </w:num>
  <w:num w:numId="11">
    <w:abstractNumId w:val="3"/>
  </w:num>
  <w:num w:numId="12">
    <w:abstractNumId w:val="14"/>
  </w:num>
  <w:num w:numId="13">
    <w:abstractNumId w:val="12"/>
  </w:num>
  <w:num w:numId="14">
    <w:abstractNumId w:val="1"/>
  </w:num>
  <w:num w:numId="15">
    <w:abstractNumId w:val="1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1071B"/>
    <w:rsid w:val="00010FB7"/>
    <w:rsid w:val="00011556"/>
    <w:rsid w:val="00011830"/>
    <w:rsid w:val="000412FD"/>
    <w:rsid w:val="00093117"/>
    <w:rsid w:val="000A6C5A"/>
    <w:rsid w:val="000A793A"/>
    <w:rsid w:val="000E0470"/>
    <w:rsid w:val="000E74D9"/>
    <w:rsid w:val="000E7BDB"/>
    <w:rsid w:val="000F5F4B"/>
    <w:rsid w:val="000F78AB"/>
    <w:rsid w:val="00103624"/>
    <w:rsid w:val="00121678"/>
    <w:rsid w:val="00123343"/>
    <w:rsid w:val="001627B2"/>
    <w:rsid w:val="00176370"/>
    <w:rsid w:val="00180B18"/>
    <w:rsid w:val="001A226D"/>
    <w:rsid w:val="001B0511"/>
    <w:rsid w:val="001B6DA7"/>
    <w:rsid w:val="001D67C3"/>
    <w:rsid w:val="001E348C"/>
    <w:rsid w:val="00201BF7"/>
    <w:rsid w:val="0022475F"/>
    <w:rsid w:val="00230BF6"/>
    <w:rsid w:val="00241409"/>
    <w:rsid w:val="00250A06"/>
    <w:rsid w:val="00271C1D"/>
    <w:rsid w:val="002763F0"/>
    <w:rsid w:val="00282F5E"/>
    <w:rsid w:val="00285FF6"/>
    <w:rsid w:val="002C3117"/>
    <w:rsid w:val="002C5614"/>
    <w:rsid w:val="002F4C8A"/>
    <w:rsid w:val="00302D57"/>
    <w:rsid w:val="00303F08"/>
    <w:rsid w:val="0035432A"/>
    <w:rsid w:val="00372169"/>
    <w:rsid w:val="00391286"/>
    <w:rsid w:val="003A6F86"/>
    <w:rsid w:val="003B303F"/>
    <w:rsid w:val="003C2A28"/>
    <w:rsid w:val="003C6446"/>
    <w:rsid w:val="003E1931"/>
    <w:rsid w:val="003E1A91"/>
    <w:rsid w:val="003E5167"/>
    <w:rsid w:val="003F2F4B"/>
    <w:rsid w:val="0041399F"/>
    <w:rsid w:val="004249FD"/>
    <w:rsid w:val="00445D4B"/>
    <w:rsid w:val="004669DA"/>
    <w:rsid w:val="004775F6"/>
    <w:rsid w:val="004A34D9"/>
    <w:rsid w:val="004A3D5D"/>
    <w:rsid w:val="004C011A"/>
    <w:rsid w:val="004E3850"/>
    <w:rsid w:val="004E41D8"/>
    <w:rsid w:val="00517B67"/>
    <w:rsid w:val="00530489"/>
    <w:rsid w:val="0053571C"/>
    <w:rsid w:val="005502F7"/>
    <w:rsid w:val="00564C18"/>
    <w:rsid w:val="005729D4"/>
    <w:rsid w:val="00592D74"/>
    <w:rsid w:val="00594511"/>
    <w:rsid w:val="005965F7"/>
    <w:rsid w:val="005B0F2C"/>
    <w:rsid w:val="005B1112"/>
    <w:rsid w:val="005B461B"/>
    <w:rsid w:val="005E5C3C"/>
    <w:rsid w:val="006016E5"/>
    <w:rsid w:val="00614960"/>
    <w:rsid w:val="00615400"/>
    <w:rsid w:val="00672B0D"/>
    <w:rsid w:val="00683D4C"/>
    <w:rsid w:val="00694622"/>
    <w:rsid w:val="00696399"/>
    <w:rsid w:val="006D2E89"/>
    <w:rsid w:val="006F245C"/>
    <w:rsid w:val="006F71CE"/>
    <w:rsid w:val="0070049E"/>
    <w:rsid w:val="00721B0C"/>
    <w:rsid w:val="00726639"/>
    <w:rsid w:val="00762AB9"/>
    <w:rsid w:val="00776F45"/>
    <w:rsid w:val="00781833"/>
    <w:rsid w:val="007C6EA5"/>
    <w:rsid w:val="00825046"/>
    <w:rsid w:val="00835BE7"/>
    <w:rsid w:val="00842789"/>
    <w:rsid w:val="00845DCE"/>
    <w:rsid w:val="00861E1D"/>
    <w:rsid w:val="00871F29"/>
    <w:rsid w:val="00877667"/>
    <w:rsid w:val="008B1647"/>
    <w:rsid w:val="008B65EB"/>
    <w:rsid w:val="008C7FE9"/>
    <w:rsid w:val="008F58ED"/>
    <w:rsid w:val="00906FB4"/>
    <w:rsid w:val="009111E3"/>
    <w:rsid w:val="0092170F"/>
    <w:rsid w:val="00931F17"/>
    <w:rsid w:val="0093620A"/>
    <w:rsid w:val="009423D9"/>
    <w:rsid w:val="00943872"/>
    <w:rsid w:val="00953019"/>
    <w:rsid w:val="00964BB7"/>
    <w:rsid w:val="00967499"/>
    <w:rsid w:val="00972EEC"/>
    <w:rsid w:val="00975D9C"/>
    <w:rsid w:val="00984666"/>
    <w:rsid w:val="00985701"/>
    <w:rsid w:val="009A0052"/>
    <w:rsid w:val="009B6247"/>
    <w:rsid w:val="009B6778"/>
    <w:rsid w:val="009D7295"/>
    <w:rsid w:val="009E3B4E"/>
    <w:rsid w:val="009E4EB7"/>
    <w:rsid w:val="009F7FAE"/>
    <w:rsid w:val="00A07054"/>
    <w:rsid w:val="00A158CD"/>
    <w:rsid w:val="00A2126B"/>
    <w:rsid w:val="00A27789"/>
    <w:rsid w:val="00A53E8C"/>
    <w:rsid w:val="00A6030D"/>
    <w:rsid w:val="00A60C21"/>
    <w:rsid w:val="00A657B3"/>
    <w:rsid w:val="00A9272F"/>
    <w:rsid w:val="00AA12DF"/>
    <w:rsid w:val="00AA4943"/>
    <w:rsid w:val="00AA6A70"/>
    <w:rsid w:val="00AE476A"/>
    <w:rsid w:val="00AE6483"/>
    <w:rsid w:val="00AF4312"/>
    <w:rsid w:val="00AF4378"/>
    <w:rsid w:val="00B01EC1"/>
    <w:rsid w:val="00B0372A"/>
    <w:rsid w:val="00B05912"/>
    <w:rsid w:val="00B111DE"/>
    <w:rsid w:val="00B144D7"/>
    <w:rsid w:val="00B23460"/>
    <w:rsid w:val="00B57799"/>
    <w:rsid w:val="00B63ADB"/>
    <w:rsid w:val="00B75E6F"/>
    <w:rsid w:val="00B85801"/>
    <w:rsid w:val="00BB1C26"/>
    <w:rsid w:val="00BB7AAA"/>
    <w:rsid w:val="00BD6A07"/>
    <w:rsid w:val="00BF0B5A"/>
    <w:rsid w:val="00BF1CD9"/>
    <w:rsid w:val="00BF286F"/>
    <w:rsid w:val="00BF3855"/>
    <w:rsid w:val="00BF72B8"/>
    <w:rsid w:val="00C15335"/>
    <w:rsid w:val="00C15DA3"/>
    <w:rsid w:val="00C27B15"/>
    <w:rsid w:val="00C32039"/>
    <w:rsid w:val="00C36278"/>
    <w:rsid w:val="00C4114E"/>
    <w:rsid w:val="00C43FFB"/>
    <w:rsid w:val="00CC16BA"/>
    <w:rsid w:val="00CC4DFE"/>
    <w:rsid w:val="00CF622C"/>
    <w:rsid w:val="00D048A6"/>
    <w:rsid w:val="00D13BE6"/>
    <w:rsid w:val="00D52600"/>
    <w:rsid w:val="00D57DFA"/>
    <w:rsid w:val="00D57FBD"/>
    <w:rsid w:val="00D620E8"/>
    <w:rsid w:val="00D6595A"/>
    <w:rsid w:val="00D67B70"/>
    <w:rsid w:val="00DA2489"/>
    <w:rsid w:val="00DA4F1D"/>
    <w:rsid w:val="00DE1886"/>
    <w:rsid w:val="00DF357A"/>
    <w:rsid w:val="00E00739"/>
    <w:rsid w:val="00E00B92"/>
    <w:rsid w:val="00E11972"/>
    <w:rsid w:val="00E244E1"/>
    <w:rsid w:val="00E24998"/>
    <w:rsid w:val="00E249C4"/>
    <w:rsid w:val="00E500D5"/>
    <w:rsid w:val="00E62F5F"/>
    <w:rsid w:val="00E64366"/>
    <w:rsid w:val="00E915EB"/>
    <w:rsid w:val="00EA1C89"/>
    <w:rsid w:val="00EA3BF4"/>
    <w:rsid w:val="00EF22F7"/>
    <w:rsid w:val="00F42BEC"/>
    <w:rsid w:val="00F42E81"/>
    <w:rsid w:val="00F43382"/>
    <w:rsid w:val="00F465DF"/>
    <w:rsid w:val="00F47415"/>
    <w:rsid w:val="00F57F5C"/>
    <w:rsid w:val="00F73D8D"/>
    <w:rsid w:val="00F95254"/>
    <w:rsid w:val="00FA79D9"/>
    <w:rsid w:val="00FE4924"/>
    <w:rsid w:val="00FE6628"/>
    <w:rsid w:val="00FF422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png"/><Relationship Id="rId11" Type="http://schemas.openxmlformats.org/officeDocument/2006/relationships/image" Target="media/image4.jpg"/><Relationship Id="rId12" Type="http://schemas.openxmlformats.org/officeDocument/2006/relationships/image" Target="media/image5.jp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60" Type="http://schemas.openxmlformats.org/officeDocument/2006/relationships/image" Target="media/image53.png"/><Relationship Id="rId61" Type="http://schemas.openxmlformats.org/officeDocument/2006/relationships/image" Target="media/image54.png"/><Relationship Id="rId62" Type="http://schemas.openxmlformats.org/officeDocument/2006/relationships/image" Target="media/image55.png"/><Relationship Id="rId63" Type="http://schemas.openxmlformats.org/officeDocument/2006/relationships/image" Target="media/image56.png"/><Relationship Id="rId64" Type="http://schemas.openxmlformats.org/officeDocument/2006/relationships/image" Target="media/image57.png"/><Relationship Id="rId65" Type="http://schemas.openxmlformats.org/officeDocument/2006/relationships/image" Target="media/image58.png"/><Relationship Id="rId66" Type="http://schemas.openxmlformats.org/officeDocument/2006/relationships/image" Target="media/image59.png"/><Relationship Id="rId67" Type="http://schemas.openxmlformats.org/officeDocument/2006/relationships/image" Target="media/image60.png"/><Relationship Id="rId68" Type="http://schemas.openxmlformats.org/officeDocument/2006/relationships/image" Target="media/image61.png"/><Relationship Id="rId69" Type="http://schemas.openxmlformats.org/officeDocument/2006/relationships/image" Target="media/image62.png"/><Relationship Id="rId120" Type="http://schemas.openxmlformats.org/officeDocument/2006/relationships/image" Target="media/image113.png"/><Relationship Id="rId121" Type="http://schemas.openxmlformats.org/officeDocument/2006/relationships/image" Target="media/image114.png"/><Relationship Id="rId122" Type="http://schemas.openxmlformats.org/officeDocument/2006/relationships/image" Target="media/image115.png"/><Relationship Id="rId123" Type="http://schemas.openxmlformats.org/officeDocument/2006/relationships/image" Target="media/image116.png"/><Relationship Id="rId124" Type="http://schemas.openxmlformats.org/officeDocument/2006/relationships/image" Target="media/image117.png"/><Relationship Id="rId125" Type="http://schemas.openxmlformats.org/officeDocument/2006/relationships/image" Target="media/image118.png"/><Relationship Id="rId126" Type="http://schemas.openxmlformats.org/officeDocument/2006/relationships/image" Target="media/image119.png"/><Relationship Id="rId127" Type="http://schemas.openxmlformats.org/officeDocument/2006/relationships/image" Target="media/image120.png"/><Relationship Id="rId128" Type="http://schemas.openxmlformats.org/officeDocument/2006/relationships/image" Target="media/image121.png"/><Relationship Id="rId129" Type="http://schemas.openxmlformats.org/officeDocument/2006/relationships/image" Target="media/image122.png"/><Relationship Id="rId40" Type="http://schemas.openxmlformats.org/officeDocument/2006/relationships/image" Target="media/image33.png"/><Relationship Id="rId41" Type="http://schemas.openxmlformats.org/officeDocument/2006/relationships/image" Target="media/image34.png"/><Relationship Id="rId42" Type="http://schemas.openxmlformats.org/officeDocument/2006/relationships/image" Target="media/image35.png"/><Relationship Id="rId90" Type="http://schemas.openxmlformats.org/officeDocument/2006/relationships/image" Target="media/image83.png"/><Relationship Id="rId91" Type="http://schemas.openxmlformats.org/officeDocument/2006/relationships/image" Target="media/image84.png"/><Relationship Id="rId92" Type="http://schemas.openxmlformats.org/officeDocument/2006/relationships/image" Target="media/image85.png"/><Relationship Id="rId93" Type="http://schemas.openxmlformats.org/officeDocument/2006/relationships/image" Target="media/image86.png"/><Relationship Id="rId94" Type="http://schemas.openxmlformats.org/officeDocument/2006/relationships/image" Target="media/image87.png"/><Relationship Id="rId95" Type="http://schemas.openxmlformats.org/officeDocument/2006/relationships/image" Target="media/image88.png"/><Relationship Id="rId96" Type="http://schemas.openxmlformats.org/officeDocument/2006/relationships/image" Target="media/image89.png"/><Relationship Id="rId101" Type="http://schemas.openxmlformats.org/officeDocument/2006/relationships/image" Target="media/image94.png"/><Relationship Id="rId102" Type="http://schemas.openxmlformats.org/officeDocument/2006/relationships/image" Target="media/image95.png"/><Relationship Id="rId103" Type="http://schemas.openxmlformats.org/officeDocument/2006/relationships/image" Target="media/image96.png"/><Relationship Id="rId104" Type="http://schemas.openxmlformats.org/officeDocument/2006/relationships/image" Target="media/image97.png"/><Relationship Id="rId105" Type="http://schemas.openxmlformats.org/officeDocument/2006/relationships/image" Target="media/image98.png"/><Relationship Id="rId106" Type="http://schemas.openxmlformats.org/officeDocument/2006/relationships/image" Target="media/image99.png"/><Relationship Id="rId107" Type="http://schemas.openxmlformats.org/officeDocument/2006/relationships/image" Target="media/image100.png"/><Relationship Id="rId108" Type="http://schemas.openxmlformats.org/officeDocument/2006/relationships/image" Target="media/image101.png"/><Relationship Id="rId109" Type="http://schemas.openxmlformats.org/officeDocument/2006/relationships/image" Target="media/image102.png"/><Relationship Id="rId97" Type="http://schemas.openxmlformats.org/officeDocument/2006/relationships/image" Target="media/image90.png"/><Relationship Id="rId98" Type="http://schemas.openxmlformats.org/officeDocument/2006/relationships/image" Target="media/image91.png"/><Relationship Id="rId99" Type="http://schemas.openxmlformats.org/officeDocument/2006/relationships/image" Target="media/image92.png"/><Relationship Id="rId43" Type="http://schemas.openxmlformats.org/officeDocument/2006/relationships/image" Target="media/image36.png"/><Relationship Id="rId44" Type="http://schemas.openxmlformats.org/officeDocument/2006/relationships/image" Target="media/image37.png"/><Relationship Id="rId45" Type="http://schemas.openxmlformats.org/officeDocument/2006/relationships/image" Target="media/image38.png"/><Relationship Id="rId46" Type="http://schemas.openxmlformats.org/officeDocument/2006/relationships/image" Target="media/image39.png"/><Relationship Id="rId47" Type="http://schemas.openxmlformats.org/officeDocument/2006/relationships/image" Target="media/image40.png"/><Relationship Id="rId48" Type="http://schemas.openxmlformats.org/officeDocument/2006/relationships/image" Target="media/image41.png"/><Relationship Id="rId49" Type="http://schemas.openxmlformats.org/officeDocument/2006/relationships/image" Target="media/image42.png"/><Relationship Id="rId100" Type="http://schemas.openxmlformats.org/officeDocument/2006/relationships/image" Target="media/image93.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70" Type="http://schemas.openxmlformats.org/officeDocument/2006/relationships/image" Target="media/image63.png"/><Relationship Id="rId71" Type="http://schemas.openxmlformats.org/officeDocument/2006/relationships/image" Target="media/image64.png"/><Relationship Id="rId72" Type="http://schemas.openxmlformats.org/officeDocument/2006/relationships/image" Target="media/image65.png"/><Relationship Id="rId73" Type="http://schemas.openxmlformats.org/officeDocument/2006/relationships/image" Target="media/image66.png"/><Relationship Id="rId74" Type="http://schemas.openxmlformats.org/officeDocument/2006/relationships/image" Target="media/image67.png"/><Relationship Id="rId75" Type="http://schemas.openxmlformats.org/officeDocument/2006/relationships/image" Target="media/image68.png"/><Relationship Id="rId76" Type="http://schemas.openxmlformats.org/officeDocument/2006/relationships/image" Target="media/image69.png"/><Relationship Id="rId77" Type="http://schemas.openxmlformats.org/officeDocument/2006/relationships/image" Target="media/image70.png"/><Relationship Id="rId78" Type="http://schemas.openxmlformats.org/officeDocument/2006/relationships/image" Target="media/image71.png"/><Relationship Id="rId79" Type="http://schemas.openxmlformats.org/officeDocument/2006/relationships/image" Target="media/image72.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30" Type="http://schemas.openxmlformats.org/officeDocument/2006/relationships/image" Target="media/image123.png"/><Relationship Id="rId131" Type="http://schemas.openxmlformats.org/officeDocument/2006/relationships/image" Target="media/image124.png"/><Relationship Id="rId132" Type="http://schemas.openxmlformats.org/officeDocument/2006/relationships/image" Target="media/image125.png"/><Relationship Id="rId133" Type="http://schemas.openxmlformats.org/officeDocument/2006/relationships/image" Target="media/image126.png"/><Relationship Id="rId134" Type="http://schemas.openxmlformats.org/officeDocument/2006/relationships/image" Target="media/image127.png"/><Relationship Id="rId135" Type="http://schemas.openxmlformats.org/officeDocument/2006/relationships/image" Target="media/image128.png"/><Relationship Id="rId136" Type="http://schemas.openxmlformats.org/officeDocument/2006/relationships/image" Target="media/image129.png"/><Relationship Id="rId137" Type="http://schemas.openxmlformats.org/officeDocument/2006/relationships/image" Target="media/image130.png"/><Relationship Id="rId138" Type="http://schemas.openxmlformats.org/officeDocument/2006/relationships/image" Target="media/image131.png"/><Relationship Id="rId139" Type="http://schemas.openxmlformats.org/officeDocument/2006/relationships/image" Target="media/image1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png"/><Relationship Id="rId50" Type="http://schemas.openxmlformats.org/officeDocument/2006/relationships/image" Target="media/image43.png"/><Relationship Id="rId51" Type="http://schemas.openxmlformats.org/officeDocument/2006/relationships/image" Target="media/image44.png"/><Relationship Id="rId52" Type="http://schemas.openxmlformats.org/officeDocument/2006/relationships/image" Target="media/image45.png"/><Relationship Id="rId53" Type="http://schemas.openxmlformats.org/officeDocument/2006/relationships/image" Target="media/image46.png"/><Relationship Id="rId54" Type="http://schemas.openxmlformats.org/officeDocument/2006/relationships/image" Target="media/image47.png"/><Relationship Id="rId55" Type="http://schemas.openxmlformats.org/officeDocument/2006/relationships/image" Target="media/image48.png"/><Relationship Id="rId56" Type="http://schemas.openxmlformats.org/officeDocument/2006/relationships/image" Target="media/image49.png"/><Relationship Id="rId57" Type="http://schemas.openxmlformats.org/officeDocument/2006/relationships/image" Target="media/image50.png"/><Relationship Id="rId58" Type="http://schemas.openxmlformats.org/officeDocument/2006/relationships/image" Target="media/image51.png"/><Relationship Id="rId59" Type="http://schemas.openxmlformats.org/officeDocument/2006/relationships/image" Target="media/image52.png"/><Relationship Id="rId110" Type="http://schemas.openxmlformats.org/officeDocument/2006/relationships/image" Target="media/image103.png"/><Relationship Id="rId111" Type="http://schemas.openxmlformats.org/officeDocument/2006/relationships/image" Target="media/image104.png"/><Relationship Id="rId112" Type="http://schemas.openxmlformats.org/officeDocument/2006/relationships/image" Target="media/image105.png"/><Relationship Id="rId113" Type="http://schemas.openxmlformats.org/officeDocument/2006/relationships/image" Target="media/image106.png"/><Relationship Id="rId114" Type="http://schemas.openxmlformats.org/officeDocument/2006/relationships/image" Target="media/image107.png"/><Relationship Id="rId115" Type="http://schemas.openxmlformats.org/officeDocument/2006/relationships/image" Target="media/image108.png"/><Relationship Id="rId116" Type="http://schemas.openxmlformats.org/officeDocument/2006/relationships/image" Target="media/image109.png"/><Relationship Id="rId117" Type="http://schemas.openxmlformats.org/officeDocument/2006/relationships/image" Target="media/image110.png"/><Relationship Id="rId118" Type="http://schemas.openxmlformats.org/officeDocument/2006/relationships/image" Target="media/image111.png"/><Relationship Id="rId119" Type="http://schemas.openxmlformats.org/officeDocument/2006/relationships/image" Target="media/image112.png"/><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33" Type="http://schemas.openxmlformats.org/officeDocument/2006/relationships/image" Target="media/image26.png"/><Relationship Id="rId34" Type="http://schemas.openxmlformats.org/officeDocument/2006/relationships/image" Target="media/image27.jpeg"/><Relationship Id="rId35" Type="http://schemas.openxmlformats.org/officeDocument/2006/relationships/image" Target="media/image28.png"/><Relationship Id="rId36" Type="http://schemas.openxmlformats.org/officeDocument/2006/relationships/image" Target="media/image29.png"/><Relationship Id="rId37" Type="http://schemas.openxmlformats.org/officeDocument/2006/relationships/image" Target="media/image30.png"/><Relationship Id="rId38" Type="http://schemas.openxmlformats.org/officeDocument/2006/relationships/image" Target="media/image31.png"/><Relationship Id="rId39" Type="http://schemas.openxmlformats.org/officeDocument/2006/relationships/image" Target="media/image32.png"/><Relationship Id="rId80" Type="http://schemas.openxmlformats.org/officeDocument/2006/relationships/image" Target="media/image73.png"/><Relationship Id="rId81" Type="http://schemas.openxmlformats.org/officeDocument/2006/relationships/image" Target="media/image74.png"/><Relationship Id="rId82" Type="http://schemas.openxmlformats.org/officeDocument/2006/relationships/image" Target="media/image75.png"/><Relationship Id="rId83" Type="http://schemas.openxmlformats.org/officeDocument/2006/relationships/image" Target="media/image76.png"/><Relationship Id="rId84" Type="http://schemas.openxmlformats.org/officeDocument/2006/relationships/image" Target="media/image77.png"/><Relationship Id="rId85" Type="http://schemas.openxmlformats.org/officeDocument/2006/relationships/image" Target="media/image78.png"/><Relationship Id="rId86" Type="http://schemas.openxmlformats.org/officeDocument/2006/relationships/image" Target="media/image79.png"/><Relationship Id="rId87" Type="http://schemas.openxmlformats.org/officeDocument/2006/relationships/image" Target="media/image80.png"/><Relationship Id="rId88" Type="http://schemas.openxmlformats.org/officeDocument/2006/relationships/image" Target="media/image81.png"/><Relationship Id="rId89" Type="http://schemas.openxmlformats.org/officeDocument/2006/relationships/image" Target="media/image82.png"/><Relationship Id="rId140" Type="http://schemas.openxmlformats.org/officeDocument/2006/relationships/image" Target="media/image133.png"/><Relationship Id="rId141" Type="http://schemas.openxmlformats.org/officeDocument/2006/relationships/image" Target="media/image134.png"/><Relationship Id="rId142" Type="http://schemas.openxmlformats.org/officeDocument/2006/relationships/image" Target="media/image135.png"/><Relationship Id="rId143" Type="http://schemas.openxmlformats.org/officeDocument/2006/relationships/image" Target="media/image136.png"/><Relationship Id="rId144" Type="http://schemas.openxmlformats.org/officeDocument/2006/relationships/image" Target="media/image137.png"/><Relationship Id="rId145" Type="http://schemas.openxmlformats.org/officeDocument/2006/relationships/image" Target="media/image138.png"/><Relationship Id="rId146" Type="http://schemas.openxmlformats.org/officeDocument/2006/relationships/fontTable" Target="fontTable.xml"/><Relationship Id="rId14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413567-F26F-BE49-ADF7-4AFB8D000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9</TotalTime>
  <Pages>122</Pages>
  <Words>6218</Words>
  <Characters>35446</Characters>
  <Application>Microsoft Macintosh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Microsoft Office User</cp:lastModifiedBy>
  <cp:revision>166</cp:revision>
  <dcterms:created xsi:type="dcterms:W3CDTF">2016-09-20T18:46:00Z</dcterms:created>
  <dcterms:modified xsi:type="dcterms:W3CDTF">2016-10-25T23:11:00Z</dcterms:modified>
</cp:coreProperties>
</file>